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eastAsia="ja-JP"/>
        </w:rPr>
      </w:pPr>
      <w:r w:rsidRPr="006F361F">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eastAsia="ja-JP"/>
        </w:rPr>
      </w:pPr>
      <w:r w:rsidRPr="006F361F">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pPr>
      <w:r w:rsidRPr="006F361F">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eastAsia="ja-JP"/>
        </w:rPr>
      </w:pPr>
    </w:p>
    <w:p w14:paraId="301F77F5" w14:textId="77777777" w:rsidR="00BA1780" w:rsidRPr="006F361F" w:rsidRDefault="00BA1780" w:rsidP="00BA1780">
      <w:pPr>
        <w:rPr>
          <w:lang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ascii="Times New Roman" w:eastAsia="Batang" w:hAnsi="Times New Roman" w:cs="Times New Roman"/>
          <w:b/>
          <w:bCs/>
          <w:noProof/>
          <w:sz w:val="24"/>
          <w:szCs w:val="24"/>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eastAsia="ja-JP"/>
            </w:rPr>
          </w:pPr>
          <w:r w:rsidRPr="006F361F">
            <w:rPr>
              <w:rFonts w:ascii="Batang" w:eastAsia="Batang" w:hAnsi="Batang"/>
              <w:b/>
              <w:color w:val="auto"/>
              <w:sz w:val="28"/>
              <w:szCs w:val="28"/>
            </w:rPr>
            <w:t>Contents</w:t>
          </w:r>
        </w:p>
        <w:p w14:paraId="13CDEC5F" w14:textId="03F7C08A" w:rsidR="00163AB5" w:rsidRDefault="00BA1780">
          <w:pPr>
            <w:pStyle w:val="TOC1"/>
            <w:rPr>
              <w:rFonts w:asciiTheme="minorHAnsi" w:hAnsiTheme="minorHAnsi"/>
              <w:b w:val="0"/>
            </w:rPr>
          </w:pPr>
          <w:r w:rsidRPr="006F361F">
            <w:rPr>
              <w:rFonts w:eastAsia="Batang"/>
              <w:b w:val="0"/>
              <w:bCs/>
            </w:rPr>
            <w:fldChar w:fldCharType="begin"/>
          </w:r>
          <w:r w:rsidRPr="006F361F">
            <w:rPr>
              <w:rFonts w:eastAsia="Batang"/>
              <w:bCs/>
            </w:rPr>
            <w:instrText xml:space="preserve"> TOC \o "1-3" \h \z \u </w:instrText>
          </w:r>
          <w:r w:rsidRPr="006F361F">
            <w:rPr>
              <w:rFonts w:eastAsia="Batang"/>
              <w:b w:val="0"/>
              <w:bCs/>
            </w:rPr>
            <w:fldChar w:fldCharType="separate"/>
          </w:r>
          <w:hyperlink w:anchor="_Toc182812268" w:history="1">
            <w:r w:rsidR="00163AB5" w:rsidRPr="00A43649">
              <w:rPr>
                <w:rStyle w:val="Hyperlink"/>
              </w:rPr>
              <w:t>[List of Figures]</w:t>
            </w:r>
            <w:r w:rsidR="00163AB5">
              <w:rPr>
                <w:webHidden/>
              </w:rPr>
              <w:tab/>
            </w:r>
            <w:r w:rsidR="00163AB5">
              <w:rPr>
                <w:webHidden/>
              </w:rPr>
              <w:fldChar w:fldCharType="begin"/>
            </w:r>
            <w:r w:rsidR="00163AB5">
              <w:rPr>
                <w:webHidden/>
              </w:rPr>
              <w:instrText xml:space="preserve"> PAGEREF _Toc182812268 \h </w:instrText>
            </w:r>
            <w:r w:rsidR="00163AB5">
              <w:rPr>
                <w:webHidden/>
              </w:rPr>
            </w:r>
            <w:r w:rsidR="00163AB5">
              <w:rPr>
                <w:webHidden/>
              </w:rPr>
              <w:fldChar w:fldCharType="separate"/>
            </w:r>
            <w:r w:rsidR="00163AB5">
              <w:rPr>
                <w:webHidden/>
              </w:rPr>
              <w:t>ii</w:t>
            </w:r>
            <w:r w:rsidR="00163AB5">
              <w:rPr>
                <w:webHidden/>
              </w:rPr>
              <w:fldChar w:fldCharType="end"/>
            </w:r>
          </w:hyperlink>
        </w:p>
        <w:p w14:paraId="5DF1A7DD" w14:textId="7B15FC35" w:rsidR="00163AB5" w:rsidRDefault="00163AB5">
          <w:pPr>
            <w:pStyle w:val="TOC1"/>
            <w:rPr>
              <w:rFonts w:asciiTheme="minorHAnsi" w:hAnsiTheme="minorHAnsi"/>
              <w:b w:val="0"/>
            </w:rPr>
          </w:pPr>
          <w:hyperlink w:anchor="_Toc182812269" w:history="1">
            <w:r w:rsidRPr="00A43649">
              <w:rPr>
                <w:rStyle w:val="Hyperlink"/>
              </w:rPr>
              <w:t>[List of Tables]</w:t>
            </w:r>
            <w:r>
              <w:rPr>
                <w:webHidden/>
              </w:rPr>
              <w:tab/>
            </w:r>
            <w:r>
              <w:rPr>
                <w:webHidden/>
              </w:rPr>
              <w:fldChar w:fldCharType="begin"/>
            </w:r>
            <w:r>
              <w:rPr>
                <w:webHidden/>
              </w:rPr>
              <w:instrText xml:space="preserve"> PAGEREF _Toc182812269 \h </w:instrText>
            </w:r>
            <w:r>
              <w:rPr>
                <w:webHidden/>
              </w:rPr>
            </w:r>
            <w:r>
              <w:rPr>
                <w:webHidden/>
              </w:rPr>
              <w:fldChar w:fldCharType="separate"/>
            </w:r>
            <w:r>
              <w:rPr>
                <w:webHidden/>
              </w:rPr>
              <w:t>iii</w:t>
            </w:r>
            <w:r>
              <w:rPr>
                <w:webHidden/>
              </w:rPr>
              <w:fldChar w:fldCharType="end"/>
            </w:r>
          </w:hyperlink>
        </w:p>
        <w:p w14:paraId="1AC1C1B3" w14:textId="4FB662B7" w:rsidR="00163AB5" w:rsidRDefault="00163AB5">
          <w:pPr>
            <w:pStyle w:val="TOC1"/>
            <w:rPr>
              <w:rFonts w:asciiTheme="minorHAnsi" w:hAnsiTheme="minorHAnsi"/>
              <w:b w:val="0"/>
            </w:rPr>
          </w:pPr>
          <w:hyperlink w:anchor="_Toc182812270" w:history="1">
            <w:r w:rsidRPr="00A43649">
              <w:rPr>
                <w:rStyle w:val="Hyperlink"/>
              </w:rPr>
              <w:t>[Glossary]</w:t>
            </w:r>
            <w:r>
              <w:rPr>
                <w:webHidden/>
              </w:rPr>
              <w:tab/>
            </w:r>
            <w:r>
              <w:rPr>
                <w:webHidden/>
              </w:rPr>
              <w:fldChar w:fldCharType="begin"/>
            </w:r>
            <w:r>
              <w:rPr>
                <w:webHidden/>
              </w:rPr>
              <w:instrText xml:space="preserve"> PAGEREF _Toc182812270 \h </w:instrText>
            </w:r>
            <w:r>
              <w:rPr>
                <w:webHidden/>
              </w:rPr>
            </w:r>
            <w:r>
              <w:rPr>
                <w:webHidden/>
              </w:rPr>
              <w:fldChar w:fldCharType="separate"/>
            </w:r>
            <w:r>
              <w:rPr>
                <w:webHidden/>
              </w:rPr>
              <w:t>iv</w:t>
            </w:r>
            <w:r>
              <w:rPr>
                <w:webHidden/>
              </w:rPr>
              <w:fldChar w:fldCharType="end"/>
            </w:r>
          </w:hyperlink>
        </w:p>
        <w:p w14:paraId="16309F89" w14:textId="09B4B530" w:rsidR="00163AB5" w:rsidRDefault="00163AB5">
          <w:pPr>
            <w:pStyle w:val="TOC1"/>
            <w:rPr>
              <w:rFonts w:asciiTheme="minorHAnsi" w:hAnsiTheme="minorHAnsi"/>
              <w:b w:val="0"/>
            </w:rPr>
          </w:pPr>
          <w:hyperlink w:anchor="_Toc182812271" w:history="1">
            <w:r w:rsidRPr="00A43649">
              <w:rPr>
                <w:rStyle w:val="Hyperlink"/>
              </w:rPr>
              <w:t>[Acknowledgement]</w:t>
            </w:r>
            <w:r>
              <w:rPr>
                <w:webHidden/>
              </w:rPr>
              <w:tab/>
            </w:r>
            <w:r>
              <w:rPr>
                <w:webHidden/>
              </w:rPr>
              <w:fldChar w:fldCharType="begin"/>
            </w:r>
            <w:r>
              <w:rPr>
                <w:webHidden/>
              </w:rPr>
              <w:instrText xml:space="preserve"> PAGEREF _Toc182812271 \h </w:instrText>
            </w:r>
            <w:r>
              <w:rPr>
                <w:webHidden/>
              </w:rPr>
            </w:r>
            <w:r>
              <w:rPr>
                <w:webHidden/>
              </w:rPr>
              <w:fldChar w:fldCharType="separate"/>
            </w:r>
            <w:r>
              <w:rPr>
                <w:webHidden/>
              </w:rPr>
              <w:t>v</w:t>
            </w:r>
            <w:r>
              <w:rPr>
                <w:webHidden/>
              </w:rPr>
              <w:fldChar w:fldCharType="end"/>
            </w:r>
          </w:hyperlink>
        </w:p>
        <w:p w14:paraId="62650463" w14:textId="55FD16A6" w:rsidR="00163AB5" w:rsidRDefault="00163AB5">
          <w:pPr>
            <w:pStyle w:val="TOC1"/>
            <w:rPr>
              <w:rFonts w:asciiTheme="minorHAnsi" w:hAnsiTheme="minorHAnsi"/>
              <w:b w:val="0"/>
            </w:rPr>
          </w:pPr>
          <w:hyperlink w:anchor="_Toc182812272" w:history="1">
            <w:r w:rsidRPr="00A43649">
              <w:rPr>
                <w:rStyle w:val="Hyperlink"/>
              </w:rPr>
              <w:t>Chapter 1. Introduction</w:t>
            </w:r>
            <w:r>
              <w:rPr>
                <w:webHidden/>
              </w:rPr>
              <w:tab/>
            </w:r>
            <w:r>
              <w:rPr>
                <w:webHidden/>
              </w:rPr>
              <w:fldChar w:fldCharType="begin"/>
            </w:r>
            <w:r>
              <w:rPr>
                <w:webHidden/>
              </w:rPr>
              <w:instrText xml:space="preserve"> PAGEREF _Toc182812272 \h </w:instrText>
            </w:r>
            <w:r>
              <w:rPr>
                <w:webHidden/>
              </w:rPr>
            </w:r>
            <w:r>
              <w:rPr>
                <w:webHidden/>
              </w:rPr>
              <w:fldChar w:fldCharType="separate"/>
            </w:r>
            <w:r>
              <w:rPr>
                <w:webHidden/>
              </w:rPr>
              <w:t>1</w:t>
            </w:r>
            <w:r>
              <w:rPr>
                <w:webHidden/>
              </w:rPr>
              <w:fldChar w:fldCharType="end"/>
            </w:r>
          </w:hyperlink>
        </w:p>
        <w:p w14:paraId="58663DF4" w14:textId="00F7333A" w:rsidR="00163AB5" w:rsidRDefault="00163AB5">
          <w:pPr>
            <w:pStyle w:val="TOC2"/>
            <w:rPr>
              <w:rFonts w:asciiTheme="minorHAnsi" w:hAnsiTheme="minorHAnsi"/>
              <w:noProof/>
            </w:rPr>
          </w:pPr>
          <w:hyperlink w:anchor="_Toc182812273" w:history="1">
            <w:r w:rsidRPr="00A43649">
              <w:rPr>
                <w:rStyle w:val="Hyperlink"/>
                <w:noProof/>
              </w:rPr>
              <w:t>1.1 In-Silico Electrophysiology Simulation</w:t>
            </w:r>
            <w:r>
              <w:rPr>
                <w:noProof/>
                <w:webHidden/>
              </w:rPr>
              <w:tab/>
            </w:r>
            <w:r>
              <w:rPr>
                <w:noProof/>
                <w:webHidden/>
              </w:rPr>
              <w:fldChar w:fldCharType="begin"/>
            </w:r>
            <w:r>
              <w:rPr>
                <w:noProof/>
                <w:webHidden/>
              </w:rPr>
              <w:instrText xml:space="preserve"> PAGEREF _Toc182812273 \h </w:instrText>
            </w:r>
            <w:r>
              <w:rPr>
                <w:noProof/>
                <w:webHidden/>
              </w:rPr>
            </w:r>
            <w:r>
              <w:rPr>
                <w:noProof/>
                <w:webHidden/>
              </w:rPr>
              <w:fldChar w:fldCharType="separate"/>
            </w:r>
            <w:r>
              <w:rPr>
                <w:noProof/>
                <w:webHidden/>
              </w:rPr>
              <w:t>1</w:t>
            </w:r>
            <w:r>
              <w:rPr>
                <w:noProof/>
                <w:webHidden/>
              </w:rPr>
              <w:fldChar w:fldCharType="end"/>
            </w:r>
          </w:hyperlink>
        </w:p>
        <w:p w14:paraId="65639A5F" w14:textId="3DEDD1B0" w:rsidR="00163AB5" w:rsidRDefault="00163AB5">
          <w:pPr>
            <w:pStyle w:val="TOC2"/>
            <w:rPr>
              <w:rFonts w:asciiTheme="minorHAnsi" w:hAnsiTheme="minorHAnsi"/>
              <w:noProof/>
            </w:rPr>
          </w:pPr>
          <w:hyperlink w:anchor="_Toc182812274" w:history="1">
            <w:r w:rsidRPr="00A43649">
              <w:rPr>
                <w:rStyle w:val="Hyperlink"/>
                <w:noProof/>
              </w:rPr>
              <w:t>1.2 Parallel Computing</w:t>
            </w:r>
            <w:r>
              <w:rPr>
                <w:noProof/>
                <w:webHidden/>
              </w:rPr>
              <w:tab/>
            </w:r>
            <w:r>
              <w:rPr>
                <w:noProof/>
                <w:webHidden/>
              </w:rPr>
              <w:fldChar w:fldCharType="begin"/>
            </w:r>
            <w:r>
              <w:rPr>
                <w:noProof/>
                <w:webHidden/>
              </w:rPr>
              <w:instrText xml:space="preserve"> PAGEREF _Toc182812274 \h </w:instrText>
            </w:r>
            <w:r>
              <w:rPr>
                <w:noProof/>
                <w:webHidden/>
              </w:rPr>
            </w:r>
            <w:r>
              <w:rPr>
                <w:noProof/>
                <w:webHidden/>
              </w:rPr>
              <w:fldChar w:fldCharType="separate"/>
            </w:r>
            <w:r>
              <w:rPr>
                <w:noProof/>
                <w:webHidden/>
              </w:rPr>
              <w:t>2</w:t>
            </w:r>
            <w:r>
              <w:rPr>
                <w:noProof/>
                <w:webHidden/>
              </w:rPr>
              <w:fldChar w:fldCharType="end"/>
            </w:r>
          </w:hyperlink>
        </w:p>
        <w:p w14:paraId="39261B75" w14:textId="2A49CAF4" w:rsidR="00163AB5" w:rsidRDefault="00163AB5">
          <w:pPr>
            <w:pStyle w:val="TOC3"/>
            <w:tabs>
              <w:tab w:val="right" w:leader="dot" w:pos="7939"/>
            </w:tabs>
            <w:rPr>
              <w:rFonts w:asciiTheme="minorHAnsi" w:hAnsiTheme="minorHAnsi"/>
              <w:noProof/>
            </w:rPr>
          </w:pPr>
          <w:hyperlink w:anchor="_Toc182812275" w:history="1">
            <w:r w:rsidRPr="00A43649">
              <w:rPr>
                <w:rStyle w:val="Hyperlink"/>
                <w:noProof/>
              </w:rPr>
              <w:t>1.2.1 Central Processing Unit (CPU) for Parallel Computing</w:t>
            </w:r>
            <w:r>
              <w:rPr>
                <w:noProof/>
                <w:webHidden/>
              </w:rPr>
              <w:tab/>
            </w:r>
            <w:r>
              <w:rPr>
                <w:noProof/>
                <w:webHidden/>
              </w:rPr>
              <w:fldChar w:fldCharType="begin"/>
            </w:r>
            <w:r>
              <w:rPr>
                <w:noProof/>
                <w:webHidden/>
              </w:rPr>
              <w:instrText xml:space="preserve"> PAGEREF _Toc182812275 \h </w:instrText>
            </w:r>
            <w:r>
              <w:rPr>
                <w:noProof/>
                <w:webHidden/>
              </w:rPr>
            </w:r>
            <w:r>
              <w:rPr>
                <w:noProof/>
                <w:webHidden/>
              </w:rPr>
              <w:fldChar w:fldCharType="separate"/>
            </w:r>
            <w:r>
              <w:rPr>
                <w:noProof/>
                <w:webHidden/>
              </w:rPr>
              <w:t>2</w:t>
            </w:r>
            <w:r>
              <w:rPr>
                <w:noProof/>
                <w:webHidden/>
              </w:rPr>
              <w:fldChar w:fldCharType="end"/>
            </w:r>
          </w:hyperlink>
        </w:p>
        <w:p w14:paraId="05F83565" w14:textId="3EB3BB88" w:rsidR="00163AB5" w:rsidRDefault="00163AB5">
          <w:pPr>
            <w:pStyle w:val="TOC3"/>
            <w:tabs>
              <w:tab w:val="right" w:leader="dot" w:pos="7939"/>
            </w:tabs>
            <w:rPr>
              <w:rFonts w:asciiTheme="minorHAnsi" w:hAnsiTheme="minorHAnsi"/>
              <w:noProof/>
            </w:rPr>
          </w:pPr>
          <w:hyperlink w:anchor="_Toc182812276" w:history="1">
            <w:r w:rsidRPr="00A43649">
              <w:rPr>
                <w:rStyle w:val="Hyperlink"/>
                <w:noProof/>
              </w:rPr>
              <w:t>1.2.2 Graphics Processing Unit (GPU) for Parallel Computing</w:t>
            </w:r>
            <w:r>
              <w:rPr>
                <w:noProof/>
                <w:webHidden/>
              </w:rPr>
              <w:tab/>
            </w:r>
            <w:r>
              <w:rPr>
                <w:noProof/>
                <w:webHidden/>
              </w:rPr>
              <w:fldChar w:fldCharType="begin"/>
            </w:r>
            <w:r>
              <w:rPr>
                <w:noProof/>
                <w:webHidden/>
              </w:rPr>
              <w:instrText xml:space="preserve"> PAGEREF _Toc182812276 \h </w:instrText>
            </w:r>
            <w:r>
              <w:rPr>
                <w:noProof/>
                <w:webHidden/>
              </w:rPr>
            </w:r>
            <w:r>
              <w:rPr>
                <w:noProof/>
                <w:webHidden/>
              </w:rPr>
              <w:fldChar w:fldCharType="separate"/>
            </w:r>
            <w:r>
              <w:rPr>
                <w:noProof/>
                <w:webHidden/>
              </w:rPr>
              <w:t>3</w:t>
            </w:r>
            <w:r>
              <w:rPr>
                <w:noProof/>
                <w:webHidden/>
              </w:rPr>
              <w:fldChar w:fldCharType="end"/>
            </w:r>
          </w:hyperlink>
        </w:p>
        <w:p w14:paraId="1E2507A9" w14:textId="753A24A3" w:rsidR="00163AB5" w:rsidRDefault="00163AB5">
          <w:pPr>
            <w:pStyle w:val="TOC3"/>
            <w:tabs>
              <w:tab w:val="right" w:leader="dot" w:pos="7939"/>
            </w:tabs>
            <w:rPr>
              <w:rFonts w:asciiTheme="minorHAnsi" w:hAnsiTheme="minorHAnsi"/>
              <w:noProof/>
            </w:rPr>
          </w:pPr>
          <w:hyperlink w:anchor="_Toc182812277" w:history="1">
            <w:r w:rsidRPr="00A43649">
              <w:rPr>
                <w:rStyle w:val="Hyperlink"/>
                <w:noProof/>
              </w:rPr>
              <w:t>1.2.3 CUDA</w:t>
            </w:r>
            <w:r>
              <w:rPr>
                <w:noProof/>
                <w:webHidden/>
              </w:rPr>
              <w:tab/>
            </w:r>
            <w:r>
              <w:rPr>
                <w:noProof/>
                <w:webHidden/>
              </w:rPr>
              <w:fldChar w:fldCharType="begin"/>
            </w:r>
            <w:r>
              <w:rPr>
                <w:noProof/>
                <w:webHidden/>
              </w:rPr>
              <w:instrText xml:space="preserve"> PAGEREF _Toc182812277 \h </w:instrText>
            </w:r>
            <w:r>
              <w:rPr>
                <w:noProof/>
                <w:webHidden/>
              </w:rPr>
            </w:r>
            <w:r>
              <w:rPr>
                <w:noProof/>
                <w:webHidden/>
              </w:rPr>
              <w:fldChar w:fldCharType="separate"/>
            </w:r>
            <w:r>
              <w:rPr>
                <w:noProof/>
                <w:webHidden/>
              </w:rPr>
              <w:t>3</w:t>
            </w:r>
            <w:r>
              <w:rPr>
                <w:noProof/>
                <w:webHidden/>
              </w:rPr>
              <w:fldChar w:fldCharType="end"/>
            </w:r>
          </w:hyperlink>
        </w:p>
        <w:p w14:paraId="0DA39911" w14:textId="5E84B989" w:rsidR="00163AB5" w:rsidRDefault="00163AB5">
          <w:pPr>
            <w:pStyle w:val="TOC3"/>
            <w:tabs>
              <w:tab w:val="right" w:leader="dot" w:pos="7939"/>
            </w:tabs>
            <w:rPr>
              <w:rFonts w:asciiTheme="minorHAnsi" w:hAnsiTheme="minorHAnsi"/>
              <w:noProof/>
            </w:rPr>
          </w:pPr>
          <w:hyperlink w:anchor="_Toc182812278" w:history="1">
            <w:r w:rsidRPr="00A43649">
              <w:rPr>
                <w:rStyle w:val="Hyperlink"/>
                <w:noProof/>
              </w:rPr>
              <w:t>1.2.4 CellML</w:t>
            </w:r>
            <w:r>
              <w:rPr>
                <w:noProof/>
                <w:webHidden/>
              </w:rPr>
              <w:tab/>
            </w:r>
            <w:r>
              <w:rPr>
                <w:noProof/>
                <w:webHidden/>
              </w:rPr>
              <w:fldChar w:fldCharType="begin"/>
            </w:r>
            <w:r>
              <w:rPr>
                <w:noProof/>
                <w:webHidden/>
              </w:rPr>
              <w:instrText xml:space="preserve"> PAGEREF _Toc182812278 \h </w:instrText>
            </w:r>
            <w:r>
              <w:rPr>
                <w:noProof/>
                <w:webHidden/>
              </w:rPr>
            </w:r>
            <w:r>
              <w:rPr>
                <w:noProof/>
                <w:webHidden/>
              </w:rPr>
              <w:fldChar w:fldCharType="separate"/>
            </w:r>
            <w:r>
              <w:rPr>
                <w:noProof/>
                <w:webHidden/>
              </w:rPr>
              <w:t>3</w:t>
            </w:r>
            <w:r>
              <w:rPr>
                <w:noProof/>
                <w:webHidden/>
              </w:rPr>
              <w:fldChar w:fldCharType="end"/>
            </w:r>
          </w:hyperlink>
        </w:p>
        <w:p w14:paraId="5833DD44" w14:textId="39DCB30E" w:rsidR="00163AB5" w:rsidRDefault="00163AB5">
          <w:pPr>
            <w:pStyle w:val="TOC2"/>
            <w:rPr>
              <w:rFonts w:asciiTheme="minorHAnsi" w:hAnsiTheme="minorHAnsi"/>
              <w:noProof/>
            </w:rPr>
          </w:pPr>
          <w:hyperlink w:anchor="_Toc182812279" w:history="1">
            <w:r w:rsidRPr="00A43649">
              <w:rPr>
                <w:rStyle w:val="Hyperlink"/>
                <w:noProof/>
              </w:rPr>
              <w:t>1.3 Previous Study</w:t>
            </w:r>
            <w:r>
              <w:rPr>
                <w:noProof/>
                <w:webHidden/>
              </w:rPr>
              <w:tab/>
            </w:r>
            <w:r>
              <w:rPr>
                <w:noProof/>
                <w:webHidden/>
              </w:rPr>
              <w:fldChar w:fldCharType="begin"/>
            </w:r>
            <w:r>
              <w:rPr>
                <w:noProof/>
                <w:webHidden/>
              </w:rPr>
              <w:instrText xml:space="preserve"> PAGEREF _Toc182812279 \h </w:instrText>
            </w:r>
            <w:r>
              <w:rPr>
                <w:noProof/>
                <w:webHidden/>
              </w:rPr>
            </w:r>
            <w:r>
              <w:rPr>
                <w:noProof/>
                <w:webHidden/>
              </w:rPr>
              <w:fldChar w:fldCharType="separate"/>
            </w:r>
            <w:r>
              <w:rPr>
                <w:noProof/>
                <w:webHidden/>
              </w:rPr>
              <w:t>4</w:t>
            </w:r>
            <w:r>
              <w:rPr>
                <w:noProof/>
                <w:webHidden/>
              </w:rPr>
              <w:fldChar w:fldCharType="end"/>
            </w:r>
          </w:hyperlink>
        </w:p>
        <w:p w14:paraId="58BC6D77" w14:textId="44DE6E27" w:rsidR="00163AB5" w:rsidRDefault="00163AB5">
          <w:pPr>
            <w:pStyle w:val="TOC2"/>
            <w:rPr>
              <w:rFonts w:asciiTheme="minorHAnsi" w:hAnsiTheme="minorHAnsi"/>
              <w:noProof/>
            </w:rPr>
          </w:pPr>
          <w:hyperlink w:anchor="_Toc182812280" w:history="1">
            <w:r w:rsidRPr="00A43649">
              <w:rPr>
                <w:rStyle w:val="Hyperlink"/>
                <w:noProof/>
              </w:rPr>
              <w:t>1.4 Objectives</w:t>
            </w:r>
            <w:r>
              <w:rPr>
                <w:noProof/>
                <w:webHidden/>
              </w:rPr>
              <w:tab/>
            </w:r>
            <w:r>
              <w:rPr>
                <w:noProof/>
                <w:webHidden/>
              </w:rPr>
              <w:fldChar w:fldCharType="begin"/>
            </w:r>
            <w:r>
              <w:rPr>
                <w:noProof/>
                <w:webHidden/>
              </w:rPr>
              <w:instrText xml:space="preserve"> PAGEREF _Toc182812280 \h </w:instrText>
            </w:r>
            <w:r>
              <w:rPr>
                <w:noProof/>
                <w:webHidden/>
              </w:rPr>
            </w:r>
            <w:r>
              <w:rPr>
                <w:noProof/>
                <w:webHidden/>
              </w:rPr>
              <w:fldChar w:fldCharType="separate"/>
            </w:r>
            <w:r>
              <w:rPr>
                <w:noProof/>
                <w:webHidden/>
              </w:rPr>
              <w:t>5</w:t>
            </w:r>
            <w:r>
              <w:rPr>
                <w:noProof/>
                <w:webHidden/>
              </w:rPr>
              <w:fldChar w:fldCharType="end"/>
            </w:r>
          </w:hyperlink>
        </w:p>
        <w:p w14:paraId="4FC0606C" w14:textId="7F863165" w:rsidR="00163AB5" w:rsidRDefault="00163AB5">
          <w:pPr>
            <w:pStyle w:val="TOC1"/>
            <w:rPr>
              <w:rFonts w:asciiTheme="minorHAnsi" w:hAnsiTheme="minorHAnsi"/>
              <w:b w:val="0"/>
            </w:rPr>
          </w:pPr>
          <w:hyperlink w:anchor="_Toc182812281" w:history="1">
            <w:r w:rsidRPr="00A43649">
              <w:rPr>
                <w:rStyle w:val="Hyperlink"/>
              </w:rPr>
              <w:t>Chapter 2. Methodologies</w:t>
            </w:r>
            <w:r>
              <w:rPr>
                <w:webHidden/>
              </w:rPr>
              <w:tab/>
            </w:r>
            <w:r>
              <w:rPr>
                <w:webHidden/>
              </w:rPr>
              <w:fldChar w:fldCharType="begin"/>
            </w:r>
            <w:r>
              <w:rPr>
                <w:webHidden/>
              </w:rPr>
              <w:instrText xml:space="preserve"> PAGEREF _Toc182812281 \h </w:instrText>
            </w:r>
            <w:r>
              <w:rPr>
                <w:webHidden/>
              </w:rPr>
            </w:r>
            <w:r>
              <w:rPr>
                <w:webHidden/>
              </w:rPr>
              <w:fldChar w:fldCharType="separate"/>
            </w:r>
            <w:r>
              <w:rPr>
                <w:webHidden/>
              </w:rPr>
              <w:t>5</w:t>
            </w:r>
            <w:r>
              <w:rPr>
                <w:webHidden/>
              </w:rPr>
              <w:fldChar w:fldCharType="end"/>
            </w:r>
          </w:hyperlink>
        </w:p>
        <w:p w14:paraId="223FE22F" w14:textId="50AB7737" w:rsidR="00163AB5" w:rsidRDefault="00163AB5">
          <w:pPr>
            <w:pStyle w:val="TOC2"/>
            <w:rPr>
              <w:rFonts w:asciiTheme="minorHAnsi" w:hAnsiTheme="minorHAnsi"/>
              <w:noProof/>
            </w:rPr>
          </w:pPr>
          <w:hyperlink w:anchor="_Toc182812282" w:history="1">
            <w:r w:rsidRPr="00A43649">
              <w:rPr>
                <w:rStyle w:val="Hyperlink"/>
                <w:noProof/>
              </w:rPr>
              <w:t>2.1 Generating C Code from CellML</w:t>
            </w:r>
            <w:r>
              <w:rPr>
                <w:noProof/>
                <w:webHidden/>
              </w:rPr>
              <w:tab/>
            </w:r>
            <w:r>
              <w:rPr>
                <w:noProof/>
                <w:webHidden/>
              </w:rPr>
              <w:fldChar w:fldCharType="begin"/>
            </w:r>
            <w:r>
              <w:rPr>
                <w:noProof/>
                <w:webHidden/>
              </w:rPr>
              <w:instrText xml:space="preserve"> PAGEREF _Toc182812282 \h </w:instrText>
            </w:r>
            <w:r>
              <w:rPr>
                <w:noProof/>
                <w:webHidden/>
              </w:rPr>
            </w:r>
            <w:r>
              <w:rPr>
                <w:noProof/>
                <w:webHidden/>
              </w:rPr>
              <w:fldChar w:fldCharType="separate"/>
            </w:r>
            <w:r>
              <w:rPr>
                <w:noProof/>
                <w:webHidden/>
              </w:rPr>
              <w:t>5</w:t>
            </w:r>
            <w:r>
              <w:rPr>
                <w:noProof/>
                <w:webHidden/>
              </w:rPr>
              <w:fldChar w:fldCharType="end"/>
            </w:r>
          </w:hyperlink>
        </w:p>
        <w:p w14:paraId="07D4DB7A" w14:textId="219FF4BC" w:rsidR="00163AB5" w:rsidRDefault="00163AB5">
          <w:pPr>
            <w:pStyle w:val="TOC2"/>
            <w:rPr>
              <w:rFonts w:asciiTheme="minorHAnsi" w:hAnsiTheme="minorHAnsi"/>
              <w:noProof/>
            </w:rPr>
          </w:pPr>
          <w:hyperlink w:anchor="_Toc182812283" w:history="1">
            <w:r w:rsidRPr="00A43649">
              <w:rPr>
                <w:rStyle w:val="Hyperlink"/>
                <w:noProof/>
              </w:rPr>
              <w:t>2.2 GPU Memory Adjustment and Offseting</w:t>
            </w:r>
            <w:r>
              <w:rPr>
                <w:noProof/>
                <w:webHidden/>
              </w:rPr>
              <w:tab/>
            </w:r>
            <w:r>
              <w:rPr>
                <w:noProof/>
                <w:webHidden/>
              </w:rPr>
              <w:fldChar w:fldCharType="begin"/>
            </w:r>
            <w:r>
              <w:rPr>
                <w:noProof/>
                <w:webHidden/>
              </w:rPr>
              <w:instrText xml:space="preserve"> PAGEREF _Toc182812283 \h </w:instrText>
            </w:r>
            <w:r>
              <w:rPr>
                <w:noProof/>
                <w:webHidden/>
              </w:rPr>
            </w:r>
            <w:r>
              <w:rPr>
                <w:noProof/>
                <w:webHidden/>
              </w:rPr>
              <w:fldChar w:fldCharType="separate"/>
            </w:r>
            <w:r>
              <w:rPr>
                <w:noProof/>
                <w:webHidden/>
              </w:rPr>
              <w:t>6</w:t>
            </w:r>
            <w:r>
              <w:rPr>
                <w:noProof/>
                <w:webHidden/>
              </w:rPr>
              <w:fldChar w:fldCharType="end"/>
            </w:r>
          </w:hyperlink>
        </w:p>
        <w:p w14:paraId="0BF485DB" w14:textId="027128E2" w:rsidR="00163AB5" w:rsidRDefault="00163AB5">
          <w:pPr>
            <w:pStyle w:val="TOC2"/>
            <w:rPr>
              <w:rFonts w:asciiTheme="minorHAnsi" w:hAnsiTheme="minorHAnsi"/>
              <w:noProof/>
            </w:rPr>
          </w:pPr>
          <w:hyperlink w:anchor="_Toc182812284" w:history="1">
            <w:r w:rsidRPr="00A43649">
              <w:rPr>
                <w:rStyle w:val="Hyperlink"/>
                <w:noProof/>
              </w:rPr>
              <w:t>2.3 Solving Ordinary Differential Equations</w:t>
            </w:r>
            <w:r>
              <w:rPr>
                <w:noProof/>
                <w:webHidden/>
              </w:rPr>
              <w:tab/>
            </w:r>
            <w:r>
              <w:rPr>
                <w:noProof/>
                <w:webHidden/>
              </w:rPr>
              <w:fldChar w:fldCharType="begin"/>
            </w:r>
            <w:r>
              <w:rPr>
                <w:noProof/>
                <w:webHidden/>
              </w:rPr>
              <w:instrText xml:space="preserve"> PAGEREF _Toc182812284 \h </w:instrText>
            </w:r>
            <w:r>
              <w:rPr>
                <w:noProof/>
                <w:webHidden/>
              </w:rPr>
            </w:r>
            <w:r>
              <w:rPr>
                <w:noProof/>
                <w:webHidden/>
              </w:rPr>
              <w:fldChar w:fldCharType="separate"/>
            </w:r>
            <w:r>
              <w:rPr>
                <w:noProof/>
                <w:webHidden/>
              </w:rPr>
              <w:t>8</w:t>
            </w:r>
            <w:r>
              <w:rPr>
                <w:noProof/>
                <w:webHidden/>
              </w:rPr>
              <w:fldChar w:fldCharType="end"/>
            </w:r>
          </w:hyperlink>
        </w:p>
        <w:p w14:paraId="3EBFCE51" w14:textId="445AE1B4" w:rsidR="00163AB5" w:rsidRDefault="00163AB5">
          <w:pPr>
            <w:pStyle w:val="TOC2"/>
            <w:rPr>
              <w:rFonts w:asciiTheme="minorHAnsi" w:hAnsiTheme="minorHAnsi"/>
              <w:noProof/>
            </w:rPr>
          </w:pPr>
          <w:hyperlink w:anchor="_Toc182812285" w:history="1">
            <w:r w:rsidRPr="00A43649">
              <w:rPr>
                <w:rStyle w:val="Hyperlink"/>
                <w:noProof/>
              </w:rPr>
              <w:t>2.4 Output Format</w:t>
            </w:r>
            <w:r>
              <w:rPr>
                <w:noProof/>
                <w:webHidden/>
              </w:rPr>
              <w:tab/>
            </w:r>
            <w:r>
              <w:rPr>
                <w:noProof/>
                <w:webHidden/>
              </w:rPr>
              <w:fldChar w:fldCharType="begin"/>
            </w:r>
            <w:r>
              <w:rPr>
                <w:noProof/>
                <w:webHidden/>
              </w:rPr>
              <w:instrText xml:space="preserve"> PAGEREF _Toc182812285 \h </w:instrText>
            </w:r>
            <w:r>
              <w:rPr>
                <w:noProof/>
                <w:webHidden/>
              </w:rPr>
            </w:r>
            <w:r>
              <w:rPr>
                <w:noProof/>
                <w:webHidden/>
              </w:rPr>
              <w:fldChar w:fldCharType="separate"/>
            </w:r>
            <w:r>
              <w:rPr>
                <w:noProof/>
                <w:webHidden/>
              </w:rPr>
              <w:t>8</w:t>
            </w:r>
            <w:r>
              <w:rPr>
                <w:noProof/>
                <w:webHidden/>
              </w:rPr>
              <w:fldChar w:fldCharType="end"/>
            </w:r>
          </w:hyperlink>
        </w:p>
        <w:p w14:paraId="5F5AD643" w14:textId="1847532A" w:rsidR="00163AB5" w:rsidRDefault="00163AB5">
          <w:pPr>
            <w:pStyle w:val="TOC2"/>
            <w:rPr>
              <w:rFonts w:asciiTheme="minorHAnsi" w:hAnsiTheme="minorHAnsi"/>
              <w:noProof/>
            </w:rPr>
          </w:pPr>
          <w:hyperlink w:anchor="_Toc182812286" w:history="1">
            <w:r w:rsidRPr="00A43649">
              <w:rPr>
                <w:rStyle w:val="Hyperlink"/>
                <w:noProof/>
              </w:rPr>
              <w:t>2.5 Compilation, Input Files, and Testing</w:t>
            </w:r>
            <w:r>
              <w:rPr>
                <w:noProof/>
                <w:webHidden/>
              </w:rPr>
              <w:tab/>
            </w:r>
            <w:r>
              <w:rPr>
                <w:noProof/>
                <w:webHidden/>
              </w:rPr>
              <w:fldChar w:fldCharType="begin"/>
            </w:r>
            <w:r>
              <w:rPr>
                <w:noProof/>
                <w:webHidden/>
              </w:rPr>
              <w:instrText xml:space="preserve"> PAGEREF _Toc182812286 \h </w:instrText>
            </w:r>
            <w:r>
              <w:rPr>
                <w:noProof/>
                <w:webHidden/>
              </w:rPr>
            </w:r>
            <w:r>
              <w:rPr>
                <w:noProof/>
                <w:webHidden/>
              </w:rPr>
              <w:fldChar w:fldCharType="separate"/>
            </w:r>
            <w:r>
              <w:rPr>
                <w:noProof/>
                <w:webHidden/>
              </w:rPr>
              <w:t>8</w:t>
            </w:r>
            <w:r>
              <w:rPr>
                <w:noProof/>
                <w:webHidden/>
              </w:rPr>
              <w:fldChar w:fldCharType="end"/>
            </w:r>
          </w:hyperlink>
        </w:p>
        <w:p w14:paraId="3ADAA434" w14:textId="441B768D" w:rsidR="00163AB5" w:rsidRDefault="00163AB5">
          <w:pPr>
            <w:pStyle w:val="TOC1"/>
            <w:rPr>
              <w:rFonts w:asciiTheme="minorHAnsi" w:hAnsiTheme="minorHAnsi"/>
              <w:b w:val="0"/>
            </w:rPr>
          </w:pPr>
          <w:hyperlink w:anchor="_Toc182812287" w:history="1">
            <w:r w:rsidRPr="00A43649">
              <w:rPr>
                <w:rStyle w:val="Hyperlink"/>
              </w:rPr>
              <w:t>Chapter 3. Results and Discussion</w:t>
            </w:r>
            <w:r>
              <w:rPr>
                <w:webHidden/>
              </w:rPr>
              <w:tab/>
            </w:r>
            <w:r>
              <w:rPr>
                <w:webHidden/>
              </w:rPr>
              <w:fldChar w:fldCharType="begin"/>
            </w:r>
            <w:r>
              <w:rPr>
                <w:webHidden/>
              </w:rPr>
              <w:instrText xml:space="preserve"> PAGEREF _Toc182812287 \h </w:instrText>
            </w:r>
            <w:r>
              <w:rPr>
                <w:webHidden/>
              </w:rPr>
            </w:r>
            <w:r>
              <w:rPr>
                <w:webHidden/>
              </w:rPr>
              <w:fldChar w:fldCharType="separate"/>
            </w:r>
            <w:r>
              <w:rPr>
                <w:webHidden/>
              </w:rPr>
              <w:t>9</w:t>
            </w:r>
            <w:r>
              <w:rPr>
                <w:webHidden/>
              </w:rPr>
              <w:fldChar w:fldCharType="end"/>
            </w:r>
          </w:hyperlink>
        </w:p>
        <w:p w14:paraId="70DA2CE3" w14:textId="23F39B16" w:rsidR="00163AB5" w:rsidRDefault="00163AB5">
          <w:pPr>
            <w:pStyle w:val="TOC2"/>
            <w:rPr>
              <w:rFonts w:asciiTheme="minorHAnsi" w:hAnsiTheme="minorHAnsi"/>
              <w:noProof/>
            </w:rPr>
          </w:pPr>
          <w:hyperlink w:anchor="_Toc182812288" w:history="1">
            <w:r w:rsidRPr="00A43649">
              <w:rPr>
                <w:rStyle w:val="Hyperlink"/>
                <w:noProof/>
              </w:rPr>
              <w:t>3.1 Best-fit parameters and their confidence intervals</w:t>
            </w:r>
            <w:r>
              <w:rPr>
                <w:noProof/>
                <w:webHidden/>
              </w:rPr>
              <w:tab/>
            </w:r>
            <w:r>
              <w:rPr>
                <w:noProof/>
                <w:webHidden/>
              </w:rPr>
              <w:fldChar w:fldCharType="begin"/>
            </w:r>
            <w:r>
              <w:rPr>
                <w:noProof/>
                <w:webHidden/>
              </w:rPr>
              <w:instrText xml:space="preserve"> PAGEREF _Toc182812288 \h </w:instrText>
            </w:r>
            <w:r>
              <w:rPr>
                <w:noProof/>
                <w:webHidden/>
              </w:rPr>
            </w:r>
            <w:r>
              <w:rPr>
                <w:noProof/>
                <w:webHidden/>
              </w:rPr>
              <w:fldChar w:fldCharType="separate"/>
            </w:r>
            <w:r>
              <w:rPr>
                <w:noProof/>
                <w:webHidden/>
              </w:rPr>
              <w:t>9</w:t>
            </w:r>
            <w:r>
              <w:rPr>
                <w:noProof/>
                <w:webHidden/>
              </w:rPr>
              <w:fldChar w:fldCharType="end"/>
            </w:r>
          </w:hyperlink>
        </w:p>
        <w:p w14:paraId="7CF90409" w14:textId="6CFB9119" w:rsidR="00163AB5" w:rsidRDefault="00163AB5">
          <w:pPr>
            <w:pStyle w:val="TOC2"/>
            <w:rPr>
              <w:rFonts w:asciiTheme="minorHAnsi" w:hAnsiTheme="minorHAnsi"/>
              <w:noProof/>
            </w:rPr>
          </w:pPr>
          <w:hyperlink w:anchor="_Toc182812289" w:history="1">
            <w:r w:rsidRPr="00A43649">
              <w:rPr>
                <w:rStyle w:val="Hyperlink"/>
                <w:noProof/>
              </w:rPr>
              <w:t>3.2 Uncertainty of blocking response</w:t>
            </w:r>
            <w:r>
              <w:rPr>
                <w:noProof/>
                <w:webHidden/>
              </w:rPr>
              <w:tab/>
            </w:r>
            <w:r>
              <w:rPr>
                <w:noProof/>
                <w:webHidden/>
              </w:rPr>
              <w:fldChar w:fldCharType="begin"/>
            </w:r>
            <w:r>
              <w:rPr>
                <w:noProof/>
                <w:webHidden/>
              </w:rPr>
              <w:instrText xml:space="preserve"> PAGEREF _Toc182812289 \h </w:instrText>
            </w:r>
            <w:r>
              <w:rPr>
                <w:noProof/>
                <w:webHidden/>
              </w:rPr>
            </w:r>
            <w:r>
              <w:rPr>
                <w:noProof/>
                <w:webHidden/>
              </w:rPr>
              <w:fldChar w:fldCharType="separate"/>
            </w:r>
            <w:r>
              <w:rPr>
                <w:noProof/>
                <w:webHidden/>
              </w:rPr>
              <w:t>13</w:t>
            </w:r>
            <w:r>
              <w:rPr>
                <w:noProof/>
                <w:webHidden/>
              </w:rPr>
              <w:fldChar w:fldCharType="end"/>
            </w:r>
          </w:hyperlink>
        </w:p>
        <w:p w14:paraId="781CCBF8" w14:textId="298B76C3" w:rsidR="00163AB5" w:rsidRDefault="00163AB5">
          <w:pPr>
            <w:pStyle w:val="TOC1"/>
            <w:rPr>
              <w:rFonts w:asciiTheme="minorHAnsi" w:hAnsiTheme="minorHAnsi"/>
              <w:b w:val="0"/>
            </w:rPr>
          </w:pPr>
          <w:hyperlink w:anchor="_Toc182812290" w:history="1">
            <w:r w:rsidRPr="00A43649">
              <w:rPr>
                <w:rStyle w:val="Hyperlink"/>
              </w:rPr>
              <w:t>Chapter 4. Conclusion and Limitation</w:t>
            </w:r>
            <w:r>
              <w:rPr>
                <w:webHidden/>
              </w:rPr>
              <w:tab/>
            </w:r>
            <w:r>
              <w:rPr>
                <w:webHidden/>
              </w:rPr>
              <w:fldChar w:fldCharType="begin"/>
            </w:r>
            <w:r>
              <w:rPr>
                <w:webHidden/>
              </w:rPr>
              <w:instrText xml:space="preserve"> PAGEREF _Toc182812290 \h </w:instrText>
            </w:r>
            <w:r>
              <w:rPr>
                <w:webHidden/>
              </w:rPr>
            </w:r>
            <w:r>
              <w:rPr>
                <w:webHidden/>
              </w:rPr>
              <w:fldChar w:fldCharType="separate"/>
            </w:r>
            <w:r>
              <w:rPr>
                <w:webHidden/>
              </w:rPr>
              <w:t>20</w:t>
            </w:r>
            <w:r>
              <w:rPr>
                <w:webHidden/>
              </w:rPr>
              <w:fldChar w:fldCharType="end"/>
            </w:r>
          </w:hyperlink>
        </w:p>
        <w:p w14:paraId="03C9EF4B" w14:textId="42B29130" w:rsidR="00163AB5" w:rsidRDefault="00163AB5">
          <w:pPr>
            <w:pStyle w:val="TOC1"/>
            <w:rPr>
              <w:rFonts w:asciiTheme="minorHAnsi" w:hAnsiTheme="minorHAnsi"/>
              <w:b w:val="0"/>
            </w:rPr>
          </w:pPr>
          <w:hyperlink w:anchor="_Toc182812291" w:history="1">
            <w:r w:rsidRPr="00A43649">
              <w:rPr>
                <w:rStyle w:val="Hyperlink"/>
              </w:rPr>
              <w:t>[References]</w:t>
            </w:r>
            <w:r>
              <w:rPr>
                <w:webHidden/>
              </w:rPr>
              <w:tab/>
            </w:r>
            <w:r>
              <w:rPr>
                <w:webHidden/>
              </w:rPr>
              <w:fldChar w:fldCharType="begin"/>
            </w:r>
            <w:r>
              <w:rPr>
                <w:webHidden/>
              </w:rPr>
              <w:instrText xml:space="preserve"> PAGEREF _Toc182812291 \h </w:instrText>
            </w:r>
            <w:r>
              <w:rPr>
                <w:webHidden/>
              </w:rPr>
            </w:r>
            <w:r>
              <w:rPr>
                <w:webHidden/>
              </w:rPr>
              <w:fldChar w:fldCharType="separate"/>
            </w:r>
            <w:r>
              <w:rPr>
                <w:webHidden/>
              </w:rPr>
              <w:t>21</w:t>
            </w:r>
            <w:r>
              <w:rPr>
                <w:webHidden/>
              </w:rPr>
              <w:fldChar w:fldCharType="end"/>
            </w:r>
          </w:hyperlink>
        </w:p>
        <w:p w14:paraId="74EDD002" w14:textId="1BFF8F7A" w:rsidR="00163AB5" w:rsidRDefault="00163AB5">
          <w:pPr>
            <w:pStyle w:val="TOC1"/>
            <w:rPr>
              <w:rFonts w:asciiTheme="minorHAnsi" w:hAnsiTheme="minorHAnsi"/>
              <w:b w:val="0"/>
            </w:rPr>
          </w:pPr>
          <w:hyperlink w:anchor="_Toc182812292" w:history="1">
            <w:r w:rsidRPr="00A43649">
              <w:rPr>
                <w:rStyle w:val="Hyperlink"/>
              </w:rPr>
              <w:t>Appendix</w:t>
            </w:r>
            <w:r>
              <w:rPr>
                <w:webHidden/>
              </w:rPr>
              <w:tab/>
            </w:r>
            <w:r>
              <w:rPr>
                <w:webHidden/>
              </w:rPr>
              <w:fldChar w:fldCharType="begin"/>
            </w:r>
            <w:r>
              <w:rPr>
                <w:webHidden/>
              </w:rPr>
              <w:instrText xml:space="preserve"> PAGEREF _Toc182812292 \h </w:instrText>
            </w:r>
            <w:r>
              <w:rPr>
                <w:webHidden/>
              </w:rPr>
            </w:r>
            <w:r>
              <w:rPr>
                <w:webHidden/>
              </w:rPr>
              <w:fldChar w:fldCharType="separate"/>
            </w:r>
            <w:r>
              <w:rPr>
                <w:webHidden/>
              </w:rPr>
              <w:t>23</w:t>
            </w:r>
            <w:r>
              <w:rPr>
                <w:webHidden/>
              </w:rPr>
              <w:fldChar w:fldCharType="end"/>
            </w:r>
          </w:hyperlink>
        </w:p>
        <w:p w14:paraId="6251CCAB" w14:textId="2DCF6376" w:rsidR="00163AB5" w:rsidRDefault="00163AB5">
          <w:pPr>
            <w:pStyle w:val="TOC2"/>
            <w:tabs>
              <w:tab w:val="left" w:pos="960"/>
            </w:tabs>
            <w:rPr>
              <w:rFonts w:asciiTheme="minorHAnsi" w:hAnsiTheme="minorHAnsi"/>
              <w:noProof/>
            </w:rPr>
          </w:pPr>
          <w:hyperlink w:anchor="_Toc182812293" w:history="1">
            <w:r w:rsidRPr="00A43649">
              <w:rPr>
                <w:rStyle w:val="Hyperlink"/>
                <w:noProof/>
              </w:rPr>
              <w:t>A.</w:t>
            </w:r>
            <w:r>
              <w:rPr>
                <w:rFonts w:asciiTheme="minorHAnsi" w:hAnsiTheme="minorHAnsi"/>
                <w:noProof/>
              </w:rPr>
              <w:tab/>
            </w:r>
            <w:r w:rsidRPr="00A43649">
              <w:rPr>
                <w:rStyle w:val="Hyperlink"/>
                <w:noProof/>
              </w:rPr>
              <w:t>Code for Data processing</w:t>
            </w:r>
            <w:r>
              <w:rPr>
                <w:noProof/>
                <w:webHidden/>
              </w:rPr>
              <w:tab/>
            </w:r>
            <w:r>
              <w:rPr>
                <w:noProof/>
                <w:webHidden/>
              </w:rPr>
              <w:fldChar w:fldCharType="begin"/>
            </w:r>
            <w:r>
              <w:rPr>
                <w:noProof/>
                <w:webHidden/>
              </w:rPr>
              <w:instrText xml:space="preserve"> PAGEREF _Toc182812293 \h </w:instrText>
            </w:r>
            <w:r>
              <w:rPr>
                <w:noProof/>
                <w:webHidden/>
              </w:rPr>
            </w:r>
            <w:r>
              <w:rPr>
                <w:noProof/>
                <w:webHidden/>
              </w:rPr>
              <w:fldChar w:fldCharType="separate"/>
            </w:r>
            <w:r>
              <w:rPr>
                <w:noProof/>
                <w:webHidden/>
              </w:rPr>
              <w:t>23</w:t>
            </w:r>
            <w:r>
              <w:rPr>
                <w:noProof/>
                <w:webHidden/>
              </w:rPr>
              <w:fldChar w:fldCharType="end"/>
            </w:r>
          </w:hyperlink>
        </w:p>
        <w:p w14:paraId="7725A458" w14:textId="2E5D7077" w:rsidR="00163AB5" w:rsidRDefault="00163AB5">
          <w:pPr>
            <w:pStyle w:val="TOC2"/>
            <w:tabs>
              <w:tab w:val="left" w:pos="960"/>
            </w:tabs>
            <w:rPr>
              <w:rFonts w:asciiTheme="minorHAnsi" w:hAnsiTheme="minorHAnsi"/>
              <w:noProof/>
            </w:rPr>
          </w:pPr>
          <w:hyperlink w:anchor="_Toc182812294" w:history="1">
            <w:r w:rsidRPr="00A43649">
              <w:rPr>
                <w:rStyle w:val="Hyperlink"/>
                <w:noProof/>
              </w:rPr>
              <w:t>B.</w:t>
            </w:r>
            <w:r>
              <w:rPr>
                <w:rFonts w:asciiTheme="minorHAnsi" w:hAnsiTheme="minorHAnsi"/>
                <w:noProof/>
              </w:rPr>
              <w:tab/>
            </w:r>
            <w:r w:rsidRPr="00A43649">
              <w:rPr>
                <w:rStyle w:val="Hyperlink"/>
                <w:noProof/>
              </w:rPr>
              <w:t>Code for linear and nonlinear LSM</w:t>
            </w:r>
            <w:r>
              <w:rPr>
                <w:noProof/>
                <w:webHidden/>
              </w:rPr>
              <w:tab/>
            </w:r>
            <w:r>
              <w:rPr>
                <w:noProof/>
                <w:webHidden/>
              </w:rPr>
              <w:fldChar w:fldCharType="begin"/>
            </w:r>
            <w:r>
              <w:rPr>
                <w:noProof/>
                <w:webHidden/>
              </w:rPr>
              <w:instrText xml:space="preserve"> PAGEREF _Toc182812294 \h </w:instrText>
            </w:r>
            <w:r>
              <w:rPr>
                <w:noProof/>
                <w:webHidden/>
              </w:rPr>
            </w:r>
            <w:r>
              <w:rPr>
                <w:noProof/>
                <w:webHidden/>
              </w:rPr>
              <w:fldChar w:fldCharType="separate"/>
            </w:r>
            <w:r>
              <w:rPr>
                <w:noProof/>
                <w:webHidden/>
              </w:rPr>
              <w:t>25</w:t>
            </w:r>
            <w:r>
              <w:rPr>
                <w:noProof/>
                <w:webHidden/>
              </w:rPr>
              <w:fldChar w:fldCharType="end"/>
            </w:r>
          </w:hyperlink>
        </w:p>
        <w:p w14:paraId="7A1EB735" w14:textId="367F2AAC" w:rsidR="00163AB5" w:rsidRDefault="00163AB5">
          <w:pPr>
            <w:pStyle w:val="TOC2"/>
            <w:tabs>
              <w:tab w:val="left" w:pos="960"/>
            </w:tabs>
            <w:rPr>
              <w:rFonts w:asciiTheme="minorHAnsi" w:hAnsiTheme="minorHAnsi"/>
              <w:noProof/>
            </w:rPr>
          </w:pPr>
          <w:hyperlink w:anchor="_Toc182812295" w:history="1">
            <w:r w:rsidRPr="00A43649">
              <w:rPr>
                <w:rStyle w:val="Hyperlink"/>
                <w:noProof/>
              </w:rPr>
              <w:t>C.</w:t>
            </w:r>
            <w:r>
              <w:rPr>
                <w:rFonts w:asciiTheme="minorHAnsi" w:hAnsiTheme="minorHAnsi"/>
                <w:noProof/>
              </w:rPr>
              <w:tab/>
            </w:r>
            <w:r w:rsidRPr="00A43649">
              <w:rPr>
                <w:rStyle w:val="Hyperlink"/>
                <w:noProof/>
              </w:rPr>
              <w:t>Code for Monte Carlo simulation</w:t>
            </w:r>
            <w:r>
              <w:rPr>
                <w:noProof/>
                <w:webHidden/>
              </w:rPr>
              <w:tab/>
            </w:r>
            <w:r>
              <w:rPr>
                <w:noProof/>
                <w:webHidden/>
              </w:rPr>
              <w:fldChar w:fldCharType="begin"/>
            </w:r>
            <w:r>
              <w:rPr>
                <w:noProof/>
                <w:webHidden/>
              </w:rPr>
              <w:instrText xml:space="preserve"> PAGEREF _Toc182812295 \h </w:instrText>
            </w:r>
            <w:r>
              <w:rPr>
                <w:noProof/>
                <w:webHidden/>
              </w:rPr>
            </w:r>
            <w:r>
              <w:rPr>
                <w:noProof/>
                <w:webHidden/>
              </w:rPr>
              <w:fldChar w:fldCharType="separate"/>
            </w:r>
            <w:r>
              <w:rPr>
                <w:noProof/>
                <w:webHidden/>
              </w:rPr>
              <w:t>28</w:t>
            </w:r>
            <w:r>
              <w:rPr>
                <w:noProof/>
                <w:webHidden/>
              </w:rPr>
              <w:fldChar w:fldCharType="end"/>
            </w:r>
          </w:hyperlink>
        </w:p>
        <w:p w14:paraId="0767542F" w14:textId="05B76C43" w:rsidR="00163AB5" w:rsidRDefault="00163AB5">
          <w:pPr>
            <w:pStyle w:val="TOC2"/>
            <w:tabs>
              <w:tab w:val="left" w:pos="960"/>
            </w:tabs>
            <w:rPr>
              <w:rFonts w:asciiTheme="minorHAnsi" w:hAnsiTheme="minorHAnsi"/>
              <w:noProof/>
            </w:rPr>
          </w:pPr>
          <w:hyperlink w:anchor="_Toc182812296" w:history="1">
            <w:r w:rsidRPr="00A43649">
              <w:rPr>
                <w:rStyle w:val="Hyperlink"/>
                <w:noProof/>
              </w:rPr>
              <w:t>D.</w:t>
            </w:r>
            <w:r>
              <w:rPr>
                <w:rFonts w:asciiTheme="minorHAnsi" w:hAnsiTheme="minorHAnsi"/>
                <w:noProof/>
              </w:rPr>
              <w:tab/>
            </w:r>
            <w:r w:rsidRPr="00A43649">
              <w:rPr>
                <w:rStyle w:val="Hyperlink"/>
                <w:noProof/>
              </w:rPr>
              <w:t>Complete code for Hill fitting with LSM and Monte Carlo simulation</w:t>
            </w:r>
            <w:r>
              <w:rPr>
                <w:noProof/>
                <w:webHidden/>
              </w:rPr>
              <w:tab/>
            </w:r>
            <w:r>
              <w:rPr>
                <w:noProof/>
                <w:webHidden/>
              </w:rPr>
              <w:fldChar w:fldCharType="begin"/>
            </w:r>
            <w:r>
              <w:rPr>
                <w:noProof/>
                <w:webHidden/>
              </w:rPr>
              <w:instrText xml:space="preserve"> PAGEREF _Toc182812296 \h </w:instrText>
            </w:r>
            <w:r>
              <w:rPr>
                <w:noProof/>
                <w:webHidden/>
              </w:rPr>
            </w:r>
            <w:r>
              <w:rPr>
                <w:noProof/>
                <w:webHidden/>
              </w:rPr>
              <w:fldChar w:fldCharType="separate"/>
            </w:r>
            <w:r>
              <w:rPr>
                <w:noProof/>
                <w:webHidden/>
              </w:rPr>
              <w:t>29</w:t>
            </w:r>
            <w:r>
              <w:rPr>
                <w:noProof/>
                <w:webHidden/>
              </w:rPr>
              <w:fldChar w:fldCharType="end"/>
            </w:r>
          </w:hyperlink>
        </w:p>
        <w:p w14:paraId="6DB89EE5" w14:textId="22154028" w:rsidR="00BA1780" w:rsidRPr="006F361F" w:rsidRDefault="00BA1780" w:rsidP="00BA1780">
          <w:pPr>
            <w:tabs>
              <w:tab w:val="left" w:pos="187"/>
              <w:tab w:val="left" w:pos="288"/>
              <w:tab w:val="left" w:pos="374"/>
            </w:tabs>
            <w:spacing w:line="281" w:lineRule="auto"/>
            <w:rPr>
              <w:rFonts w:eastAsia="Batang"/>
              <w:b/>
              <w:bCs/>
              <w:noProof/>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rPr>
            <w:fldChar w:fldCharType="end"/>
          </w:r>
        </w:p>
      </w:sdtContent>
    </w:sdt>
    <w:p w14:paraId="5EB4B4EB" w14:textId="77777777" w:rsidR="00BA1780" w:rsidRPr="006F361F" w:rsidRDefault="00BA1780" w:rsidP="00BA1780">
      <w:pPr>
        <w:pStyle w:val="Heading1"/>
        <w:numPr>
          <w:ilvl w:val="0"/>
          <w:numId w:val="0"/>
        </w:numPr>
        <w:rPr>
          <w:sz w:val="24"/>
          <w:szCs w:val="24"/>
        </w:rPr>
      </w:pPr>
      <w:bookmarkStart w:id="0" w:name="_Toc182812268"/>
      <w:r w:rsidRPr="006F361F">
        <w:rPr>
          <w:sz w:val="24"/>
          <w:szCs w:val="24"/>
        </w:rPr>
        <w:lastRenderedPageBreak/>
        <w:t>[List of Figures]</w:t>
      </w:r>
      <w:bookmarkEnd w:id="0"/>
    </w:p>
    <w:p w14:paraId="73241D15" w14:textId="77777777" w:rsidR="009A1E8B" w:rsidRDefault="00BA1780" w:rsidP="0010354F">
      <w:pPr>
        <w:pStyle w:val="TableofFigures"/>
        <w:tabs>
          <w:tab w:val="right" w:leader="dot" w:pos="7939"/>
        </w:tabs>
        <w:jc w:val="both"/>
        <w:rPr>
          <w:noProof/>
        </w:rPr>
      </w:pPr>
      <w:r w:rsidRPr="006F361F">
        <w:fldChar w:fldCharType="begin"/>
      </w:r>
      <w:r w:rsidRPr="006F361F">
        <w:instrText xml:space="preserve"> TOC \h \z \c "[Figure 1." </w:instrText>
      </w:r>
      <w:r w:rsidRPr="006F361F">
        <w:fldChar w:fldCharType="separate"/>
      </w:r>
      <w:r w:rsidR="004D5D2C">
        <w:rPr>
          <w:b/>
          <w:bCs/>
          <w:noProof/>
        </w:rPr>
        <w:t>No table of figures entries found.</w:t>
      </w:r>
      <w:r w:rsidRPr="006F361F">
        <w:fldChar w:fldCharType="end"/>
      </w:r>
      <w:r w:rsidRPr="006F361F">
        <w:fldChar w:fldCharType="begin"/>
      </w:r>
      <w:r w:rsidRPr="006F361F">
        <w:instrText xml:space="preserve"> TOC \h \z \c "[Figure 2." </w:instrText>
      </w:r>
      <w:r w:rsidRPr="006F361F">
        <w:fldChar w:fldCharType="separate"/>
      </w:r>
    </w:p>
    <w:p w14:paraId="4CF91D4F" w14:textId="051323C2" w:rsidR="009A1E8B" w:rsidRDefault="009A1E8B" w:rsidP="0010354F">
      <w:pPr>
        <w:pStyle w:val="TableofFigures"/>
        <w:tabs>
          <w:tab w:val="right" w:leader="dot" w:pos="7939"/>
        </w:tabs>
        <w:jc w:val="both"/>
        <w:rPr>
          <w:noProof/>
        </w:rPr>
      </w:pPr>
      <w:r>
        <w:rPr>
          <w:b/>
          <w:bCs/>
          <w:noProof/>
        </w:rPr>
        <w:t>No table of figures entries found.</w:t>
      </w:r>
      <w:r w:rsidR="00BA1780" w:rsidRPr="006F361F">
        <w:fldChar w:fldCharType="end"/>
      </w:r>
      <w:r w:rsidR="00BA1780" w:rsidRPr="006F361F">
        <w:fldChar w:fldCharType="begin"/>
      </w:r>
      <w:r w:rsidR="00BA1780" w:rsidRPr="006F361F">
        <w:instrText xml:space="preserve"> TOC \h \z \c "[Figure 3." </w:instrText>
      </w:r>
      <w:r w:rsidR="00BA1780" w:rsidRPr="006F361F">
        <w:fldChar w:fldCharType="separate"/>
      </w:r>
    </w:p>
    <w:p w14:paraId="0BE63F76" w14:textId="6E4B9D47" w:rsidR="009A1E8B" w:rsidRDefault="009A1E8B">
      <w:pPr>
        <w:pStyle w:val="TableofFigures"/>
        <w:tabs>
          <w:tab w:val="right" w:leader="dot" w:pos="7939"/>
        </w:tabs>
        <w:rPr>
          <w:rFonts w:asciiTheme="minorHAnsi" w:hAnsiTheme="minorHAnsi"/>
          <w:noProof/>
        </w:rPr>
      </w:pPr>
      <w:hyperlink w:anchor="_Toc182814237" w:history="1">
        <w:r w:rsidRPr="00E82157">
          <w:rPr>
            <w:rStyle w:val="Hyperlink"/>
            <w:rFonts w:eastAsia="Batang"/>
            <w:noProof/>
          </w:rPr>
          <w:t>[Figure 2.1] OpenCOR interface when selecting Tomek model and converting it to C codes</w:t>
        </w:r>
        <w:r w:rsidRPr="00E82157">
          <w:rPr>
            <w:rStyle w:val="Hyperlink"/>
            <w:rFonts w:eastAsia="Batang"/>
            <w:noProof/>
          </w:rPr>
          <w:t xml:space="preserve"> </w:t>
        </w:r>
        <w:r w:rsidRPr="00E82157">
          <w:rPr>
            <w:rStyle w:val="Hyperlink"/>
            <w:rFonts w:eastAsia="Batang"/>
            <w:noProof/>
          </w:rPr>
          <w:t>on MacOS.</w:t>
        </w:r>
        <w:r>
          <w:rPr>
            <w:noProof/>
            <w:webHidden/>
          </w:rPr>
          <w:tab/>
        </w:r>
        <w:r>
          <w:rPr>
            <w:noProof/>
            <w:webHidden/>
          </w:rPr>
          <w:fldChar w:fldCharType="begin"/>
        </w:r>
        <w:r>
          <w:rPr>
            <w:noProof/>
            <w:webHidden/>
          </w:rPr>
          <w:instrText xml:space="preserve"> PAGEREF _Toc182814237 \h </w:instrText>
        </w:r>
        <w:r>
          <w:rPr>
            <w:noProof/>
            <w:webHidden/>
          </w:rPr>
        </w:r>
        <w:r>
          <w:rPr>
            <w:noProof/>
            <w:webHidden/>
          </w:rPr>
          <w:fldChar w:fldCharType="separate"/>
        </w:r>
        <w:r>
          <w:rPr>
            <w:noProof/>
            <w:webHidden/>
          </w:rPr>
          <w:t>6</w:t>
        </w:r>
        <w:r>
          <w:rPr>
            <w:noProof/>
            <w:webHidden/>
          </w:rPr>
          <w:fldChar w:fldCharType="end"/>
        </w:r>
      </w:hyperlink>
    </w:p>
    <w:p w14:paraId="1B1D4A97" w14:textId="37869F3A" w:rsidR="009A1E8B" w:rsidRDefault="009A1E8B">
      <w:pPr>
        <w:pStyle w:val="TableofFigures"/>
        <w:tabs>
          <w:tab w:val="right" w:leader="dot" w:pos="7939"/>
        </w:tabs>
        <w:rPr>
          <w:rFonts w:asciiTheme="minorHAnsi" w:hAnsiTheme="minorHAnsi"/>
          <w:noProof/>
        </w:rPr>
      </w:pPr>
      <w:hyperlink w:anchor="_Toc182814238" w:history="1">
        <w:r w:rsidRPr="00E82157">
          <w:rPr>
            <w:rStyle w:val="Hyperlink"/>
            <w:rFonts w:eastAsia="Batang"/>
            <w:noProof/>
          </w:rPr>
          <w:t>[Figure 3. 1] Comparison of the results from scheme 1 (left) and scheme 2 (right) on Dofetilide hERG channel</w:t>
        </w:r>
        <w:r>
          <w:rPr>
            <w:noProof/>
            <w:webHidden/>
          </w:rPr>
          <w:tab/>
        </w:r>
        <w:r>
          <w:rPr>
            <w:noProof/>
            <w:webHidden/>
          </w:rPr>
          <w:fldChar w:fldCharType="begin"/>
        </w:r>
        <w:r>
          <w:rPr>
            <w:noProof/>
            <w:webHidden/>
          </w:rPr>
          <w:instrText xml:space="preserve"> PAGEREF _Toc182814238 \h </w:instrText>
        </w:r>
        <w:r>
          <w:rPr>
            <w:noProof/>
            <w:webHidden/>
          </w:rPr>
        </w:r>
        <w:r>
          <w:rPr>
            <w:noProof/>
            <w:webHidden/>
          </w:rPr>
          <w:fldChar w:fldCharType="separate"/>
        </w:r>
        <w:r>
          <w:rPr>
            <w:noProof/>
            <w:webHidden/>
          </w:rPr>
          <w:t>12</w:t>
        </w:r>
        <w:r>
          <w:rPr>
            <w:noProof/>
            <w:webHidden/>
          </w:rPr>
          <w:fldChar w:fldCharType="end"/>
        </w:r>
      </w:hyperlink>
    </w:p>
    <w:p w14:paraId="4DC34996" w14:textId="57ED35C5" w:rsidR="009A1E8B" w:rsidRDefault="009A1E8B">
      <w:pPr>
        <w:pStyle w:val="TableofFigures"/>
        <w:tabs>
          <w:tab w:val="right" w:leader="dot" w:pos="7939"/>
        </w:tabs>
        <w:rPr>
          <w:rFonts w:asciiTheme="minorHAnsi" w:hAnsiTheme="minorHAnsi"/>
          <w:noProof/>
        </w:rPr>
      </w:pPr>
      <w:hyperlink w:anchor="_Toc182814239" w:history="1">
        <w:r w:rsidRPr="00E82157">
          <w:rPr>
            <w:rStyle w:val="Hyperlink"/>
            <w:rFonts w:eastAsia="Batang"/>
            <w:noProof/>
          </w:rPr>
          <w:t>[Figure 3. 2] Comparison of the results from scheme 1 (left) and scheme 2 (right) on Dofetilide INa channel</w:t>
        </w:r>
        <w:r>
          <w:rPr>
            <w:noProof/>
            <w:webHidden/>
          </w:rPr>
          <w:tab/>
        </w:r>
        <w:r>
          <w:rPr>
            <w:noProof/>
            <w:webHidden/>
          </w:rPr>
          <w:fldChar w:fldCharType="begin"/>
        </w:r>
        <w:r>
          <w:rPr>
            <w:noProof/>
            <w:webHidden/>
          </w:rPr>
          <w:instrText xml:space="preserve"> PAGEREF _Toc182814239 \h </w:instrText>
        </w:r>
        <w:r>
          <w:rPr>
            <w:noProof/>
            <w:webHidden/>
          </w:rPr>
        </w:r>
        <w:r>
          <w:rPr>
            <w:noProof/>
            <w:webHidden/>
          </w:rPr>
          <w:fldChar w:fldCharType="separate"/>
        </w:r>
        <w:r>
          <w:rPr>
            <w:noProof/>
            <w:webHidden/>
          </w:rPr>
          <w:t>13</w:t>
        </w:r>
        <w:r>
          <w:rPr>
            <w:noProof/>
            <w:webHidden/>
          </w:rPr>
          <w:fldChar w:fldCharType="end"/>
        </w:r>
      </w:hyperlink>
    </w:p>
    <w:p w14:paraId="57EAEB50" w14:textId="3126E04B" w:rsidR="009A1E8B" w:rsidRDefault="009A1E8B">
      <w:pPr>
        <w:pStyle w:val="TableofFigures"/>
        <w:tabs>
          <w:tab w:val="right" w:leader="dot" w:pos="7939"/>
        </w:tabs>
        <w:rPr>
          <w:rFonts w:asciiTheme="minorHAnsi" w:hAnsiTheme="minorHAnsi"/>
          <w:noProof/>
        </w:rPr>
      </w:pPr>
      <w:hyperlink w:anchor="_Toc182814240" w:history="1">
        <w:r w:rsidRPr="00E82157">
          <w:rPr>
            <w:rStyle w:val="Hyperlink"/>
            <w:rFonts w:eastAsia="Batang"/>
            <w:noProof/>
          </w:rPr>
          <w:t xml:space="preserve">[Figure 3. 3] The comparison of Monte Carlo simulation of scheme 1 (left) and scheme 2 (right). Note that the grey shaded area is the result of MCMC as a reference. Also note that </w:t>
        </w:r>
        <m:oMath>
          <m:r>
            <w:rPr>
              <w:rStyle w:val="Hyperlink"/>
              <w:rFonts w:ascii="Cambria Math" w:eastAsia="Batang" w:hAnsi="Cambria Math"/>
              <w:noProof/>
            </w:rPr>
            <m:t>q25-q75</m:t>
          </m:r>
        </m:oMath>
        <w:r w:rsidRPr="00E82157">
          <w:rPr>
            <w:rStyle w:val="Hyperlink"/>
            <w:rFonts w:eastAsia="Batang"/>
            <w:noProof/>
          </w:rPr>
          <w:t xml:space="preserve"> means the blocking response of 2.5 to 97.5 quantiles of the marginal distribution, while </w:t>
        </w:r>
        <m:oMath>
          <m:r>
            <w:rPr>
              <w:rStyle w:val="Hyperlink"/>
              <w:rFonts w:ascii="Cambria Math" w:eastAsia="Batang" w:hAnsi="Cambria Math"/>
              <w:noProof/>
            </w:rPr>
            <m:t>q05-q95</m:t>
          </m:r>
        </m:oMath>
        <w:r w:rsidRPr="00E82157">
          <w:rPr>
            <w:rStyle w:val="Hyperlink"/>
            <w:rFonts w:eastAsia="Batang"/>
            <w:noProof/>
          </w:rPr>
          <w:t xml:space="preserve"> for 5 to 95 quantiles.</w:t>
        </w:r>
        <w:r>
          <w:rPr>
            <w:noProof/>
            <w:webHidden/>
          </w:rPr>
          <w:tab/>
        </w:r>
        <w:r>
          <w:rPr>
            <w:noProof/>
            <w:webHidden/>
          </w:rPr>
          <w:fldChar w:fldCharType="begin"/>
        </w:r>
        <w:r>
          <w:rPr>
            <w:noProof/>
            <w:webHidden/>
          </w:rPr>
          <w:instrText xml:space="preserve"> PAGEREF _Toc182814240 \h </w:instrText>
        </w:r>
        <w:r>
          <w:rPr>
            <w:noProof/>
            <w:webHidden/>
          </w:rPr>
        </w:r>
        <w:r>
          <w:rPr>
            <w:noProof/>
            <w:webHidden/>
          </w:rPr>
          <w:fldChar w:fldCharType="separate"/>
        </w:r>
        <w:r>
          <w:rPr>
            <w:noProof/>
            <w:webHidden/>
          </w:rPr>
          <w:t>14</w:t>
        </w:r>
        <w:r>
          <w:rPr>
            <w:noProof/>
            <w:webHidden/>
          </w:rPr>
          <w:fldChar w:fldCharType="end"/>
        </w:r>
      </w:hyperlink>
    </w:p>
    <w:p w14:paraId="6A524483" w14:textId="3E56E74E" w:rsidR="009A1E8B" w:rsidRDefault="009A1E8B">
      <w:pPr>
        <w:pStyle w:val="TableofFigures"/>
        <w:tabs>
          <w:tab w:val="right" w:leader="dot" w:pos="7939"/>
        </w:tabs>
        <w:rPr>
          <w:rFonts w:asciiTheme="minorHAnsi" w:hAnsiTheme="minorHAnsi"/>
          <w:noProof/>
        </w:rPr>
      </w:pPr>
      <w:hyperlink w:anchor="_Toc182814241" w:history="1">
        <w:r w:rsidRPr="00E82157">
          <w:rPr>
            <w:rStyle w:val="Hyperlink"/>
            <w:rFonts w:eastAsia="Batang"/>
            <w:noProof/>
          </w:rPr>
          <w:t>[Figure 3. 4] Uncertainties of blocking response from scheme 1 as a function of observed mean blocking percentage at the highest experimental drug concentration (</w:t>
        </w:r>
        <m:oMath>
          <m:r>
            <w:rPr>
              <w:rStyle w:val="Hyperlink"/>
              <w:rFonts w:ascii="Cambria Math" w:eastAsia="Batang" w:hAnsi="Cambria Math"/>
              <w:noProof/>
            </w:rPr>
            <m:t>Chigh</m:t>
          </m:r>
        </m:oMath>
        <w:r w:rsidRPr="00E82157">
          <w:rPr>
            <w:rStyle w:val="Hyperlink"/>
            <w:rFonts w:eastAsia="Batang"/>
            <w:noProof/>
          </w:rPr>
          <w:t xml:space="preserve">). Please note that the dashed vertical line means 60% of observed mean blocking at </w:t>
        </w:r>
        <m:oMath>
          <m:r>
            <w:rPr>
              <w:rStyle w:val="Hyperlink"/>
              <w:rFonts w:ascii="Cambria Math" w:eastAsia="Batang" w:hAnsi="Cambria Math"/>
              <w:noProof/>
            </w:rPr>
            <m:t>Chigh</m:t>
          </m:r>
        </m:oMath>
        <w:r w:rsidRPr="00E82157">
          <w:rPr>
            <w:rStyle w:val="Hyperlink"/>
            <w:rFonts w:eastAsia="Batang"/>
            <w:noProof/>
          </w:rPr>
          <w:t>.</w:t>
        </w:r>
        <w:r>
          <w:rPr>
            <w:noProof/>
            <w:webHidden/>
          </w:rPr>
          <w:tab/>
        </w:r>
        <w:r>
          <w:rPr>
            <w:noProof/>
            <w:webHidden/>
          </w:rPr>
          <w:fldChar w:fldCharType="begin"/>
        </w:r>
        <w:r>
          <w:rPr>
            <w:noProof/>
            <w:webHidden/>
          </w:rPr>
          <w:instrText xml:space="preserve"> PAGEREF _Toc182814241 \h </w:instrText>
        </w:r>
        <w:r>
          <w:rPr>
            <w:noProof/>
            <w:webHidden/>
          </w:rPr>
        </w:r>
        <w:r>
          <w:rPr>
            <w:noProof/>
            <w:webHidden/>
          </w:rPr>
          <w:fldChar w:fldCharType="separate"/>
        </w:r>
        <w:r>
          <w:rPr>
            <w:noProof/>
            <w:webHidden/>
          </w:rPr>
          <w:t>15</w:t>
        </w:r>
        <w:r>
          <w:rPr>
            <w:noProof/>
            <w:webHidden/>
          </w:rPr>
          <w:fldChar w:fldCharType="end"/>
        </w:r>
      </w:hyperlink>
    </w:p>
    <w:p w14:paraId="711B375E" w14:textId="43A9F5C9" w:rsidR="009A1E8B" w:rsidRDefault="009A1E8B">
      <w:pPr>
        <w:pStyle w:val="TableofFigures"/>
        <w:tabs>
          <w:tab w:val="right" w:leader="dot" w:pos="7939"/>
        </w:tabs>
        <w:rPr>
          <w:rFonts w:asciiTheme="minorHAnsi" w:hAnsiTheme="minorHAnsi"/>
          <w:noProof/>
        </w:rPr>
      </w:pPr>
      <w:hyperlink w:anchor="_Toc182814242" w:history="1">
        <w:r w:rsidRPr="00E82157">
          <w:rPr>
            <w:rStyle w:val="Hyperlink"/>
            <w:rFonts w:eastAsia="Batang"/>
            <w:noProof/>
          </w:rPr>
          <w:t>[Figure 3. 5] Uncertainties of blocking response from scheme 2 as a function of observed mean blocking percentage at the highest experimental drug concentration (</w:t>
        </w:r>
        <m:oMath>
          <m:r>
            <w:rPr>
              <w:rStyle w:val="Hyperlink"/>
              <w:rFonts w:ascii="Cambria Math" w:eastAsia="Batang" w:hAnsi="Cambria Math"/>
              <w:noProof/>
            </w:rPr>
            <m:t>Chigh</m:t>
          </m:r>
        </m:oMath>
        <w:r w:rsidRPr="00E82157">
          <w:rPr>
            <w:rStyle w:val="Hyperlink"/>
            <w:rFonts w:eastAsia="Batang"/>
            <w:noProof/>
          </w:rPr>
          <w:t>). The vertical dashed line represents the same meaning as in [Figure 3. 4].</w:t>
        </w:r>
        <w:r>
          <w:rPr>
            <w:noProof/>
            <w:webHidden/>
          </w:rPr>
          <w:tab/>
        </w:r>
        <w:r>
          <w:rPr>
            <w:noProof/>
            <w:webHidden/>
          </w:rPr>
          <w:fldChar w:fldCharType="begin"/>
        </w:r>
        <w:r>
          <w:rPr>
            <w:noProof/>
            <w:webHidden/>
          </w:rPr>
          <w:instrText xml:space="preserve"> PAGEREF _Toc182814242 \h </w:instrText>
        </w:r>
        <w:r>
          <w:rPr>
            <w:noProof/>
            <w:webHidden/>
          </w:rPr>
        </w:r>
        <w:r>
          <w:rPr>
            <w:noProof/>
            <w:webHidden/>
          </w:rPr>
          <w:fldChar w:fldCharType="separate"/>
        </w:r>
        <w:r>
          <w:rPr>
            <w:noProof/>
            <w:webHidden/>
          </w:rPr>
          <w:t>16</w:t>
        </w:r>
        <w:r>
          <w:rPr>
            <w:noProof/>
            <w:webHidden/>
          </w:rPr>
          <w:fldChar w:fldCharType="end"/>
        </w:r>
      </w:hyperlink>
    </w:p>
    <w:p w14:paraId="3C2812ED" w14:textId="244B414D" w:rsidR="009A1E8B" w:rsidRDefault="009A1E8B">
      <w:pPr>
        <w:pStyle w:val="TableofFigures"/>
        <w:tabs>
          <w:tab w:val="right" w:leader="dot" w:pos="7939"/>
        </w:tabs>
        <w:rPr>
          <w:rFonts w:asciiTheme="minorHAnsi" w:hAnsiTheme="minorHAnsi"/>
          <w:noProof/>
        </w:rPr>
      </w:pPr>
      <w:hyperlink w:anchor="_Toc182814243" w:history="1">
        <w:r w:rsidRPr="00E82157">
          <w:rPr>
            <w:rStyle w:val="Hyperlink"/>
            <w:rFonts w:eastAsia="Batang"/>
            <w:noProof/>
          </w:rPr>
          <w:t>[Figure 3. 6] The maximum uncertainty as a function of the minimum observed average blocking response. Left panel from scheme 1 and the right one from scheme 2. Please note that the dashed line represents the result of MCMC.</w:t>
        </w:r>
        <w:r>
          <w:rPr>
            <w:noProof/>
            <w:webHidden/>
          </w:rPr>
          <w:tab/>
        </w:r>
        <w:r>
          <w:rPr>
            <w:noProof/>
            <w:webHidden/>
          </w:rPr>
          <w:fldChar w:fldCharType="begin"/>
        </w:r>
        <w:r>
          <w:rPr>
            <w:noProof/>
            <w:webHidden/>
          </w:rPr>
          <w:instrText xml:space="preserve"> PAGEREF _Toc182814243 \h </w:instrText>
        </w:r>
        <w:r>
          <w:rPr>
            <w:noProof/>
            <w:webHidden/>
          </w:rPr>
        </w:r>
        <w:r>
          <w:rPr>
            <w:noProof/>
            <w:webHidden/>
          </w:rPr>
          <w:fldChar w:fldCharType="separate"/>
        </w:r>
        <w:r>
          <w:rPr>
            <w:noProof/>
            <w:webHidden/>
          </w:rPr>
          <w:t>17</w:t>
        </w:r>
        <w:r>
          <w:rPr>
            <w:noProof/>
            <w:webHidden/>
          </w:rPr>
          <w:fldChar w:fldCharType="end"/>
        </w:r>
      </w:hyperlink>
    </w:p>
    <w:p w14:paraId="686AD8A6" w14:textId="724E9688" w:rsidR="009A1E8B" w:rsidRDefault="009A1E8B">
      <w:pPr>
        <w:pStyle w:val="TableofFigures"/>
        <w:tabs>
          <w:tab w:val="right" w:leader="dot" w:pos="7939"/>
        </w:tabs>
        <w:rPr>
          <w:rFonts w:asciiTheme="minorHAnsi" w:hAnsiTheme="minorHAnsi"/>
          <w:noProof/>
        </w:rPr>
      </w:pPr>
      <w:hyperlink w:anchor="_Toc182814244" w:history="1">
        <w:r w:rsidRPr="00E82157">
          <w:rPr>
            <w:rStyle w:val="Hyperlink"/>
            <w:rFonts w:eastAsia="Batang"/>
            <w:noProof/>
          </w:rPr>
          <w:t xml:space="preserve">[Figure 3. 7] The blocking response distribution at a drug concentration of </w:t>
        </w:r>
        <m:oMath>
          <m:r>
            <w:rPr>
              <w:rStyle w:val="Hyperlink"/>
              <w:rFonts w:ascii="Cambria Math" w:eastAsia="Batang" w:hAnsi="Cambria Math"/>
              <w:noProof/>
            </w:rPr>
            <m:t>Chigh</m:t>
          </m:r>
        </m:oMath>
        <w:r w:rsidRPr="00E82157">
          <w:rPr>
            <w:rStyle w:val="Hyperlink"/>
            <w:rFonts w:eastAsia="Batang"/>
            <w:noProof/>
          </w:rPr>
          <w:t xml:space="preserve"> from scheme 1 (left) and scheme 2 (right). </w:t>
        </w:r>
        <m:oMath>
          <m:r>
            <w:rPr>
              <w:rStyle w:val="Hyperlink"/>
              <w:rFonts w:ascii="Cambria Math" w:eastAsia="Batang" w:hAnsi="Cambria Math"/>
              <w:noProof/>
            </w:rPr>
            <m:t>y</m:t>
          </m:r>
        </m:oMath>
        <w:r w:rsidRPr="00E82157">
          <w:rPr>
            <w:rStyle w:val="Hyperlink"/>
            <w:rFonts w:eastAsia="Batang"/>
            <w:noProof/>
          </w:rPr>
          <w:t xml:space="preserve"> axis is the relative frequency and </w:t>
        </w:r>
        <m:oMath>
          <m:r>
            <w:rPr>
              <w:rStyle w:val="Hyperlink"/>
              <w:rFonts w:ascii="Cambria Math" w:eastAsia="Batang" w:hAnsi="Cambria Math"/>
              <w:noProof/>
            </w:rPr>
            <m:t>x</m:t>
          </m:r>
        </m:oMath>
        <w:r w:rsidRPr="00E82157">
          <w:rPr>
            <w:rStyle w:val="Hyperlink"/>
            <w:rFonts w:eastAsia="Batang"/>
            <w:noProof/>
          </w:rPr>
          <w:t xml:space="preserve"> axis is the blocking percentage. Please note that the middle and lower panels have a secondary vertical axis for the results of MCMC.</w:t>
        </w:r>
        <w:r>
          <w:rPr>
            <w:noProof/>
            <w:webHidden/>
          </w:rPr>
          <w:tab/>
        </w:r>
        <w:r>
          <w:rPr>
            <w:noProof/>
            <w:webHidden/>
          </w:rPr>
          <w:fldChar w:fldCharType="begin"/>
        </w:r>
        <w:r>
          <w:rPr>
            <w:noProof/>
            <w:webHidden/>
          </w:rPr>
          <w:instrText xml:space="preserve"> PAGEREF _Toc182814244 \h </w:instrText>
        </w:r>
        <w:r>
          <w:rPr>
            <w:noProof/>
            <w:webHidden/>
          </w:rPr>
        </w:r>
        <w:r>
          <w:rPr>
            <w:noProof/>
            <w:webHidden/>
          </w:rPr>
          <w:fldChar w:fldCharType="separate"/>
        </w:r>
        <w:r>
          <w:rPr>
            <w:noProof/>
            <w:webHidden/>
          </w:rPr>
          <w:t>18</w:t>
        </w:r>
        <w:r>
          <w:rPr>
            <w:noProof/>
            <w:webHidden/>
          </w:rPr>
          <w:fldChar w:fldCharType="end"/>
        </w:r>
      </w:hyperlink>
    </w:p>
    <w:p w14:paraId="2A9368B2" w14:textId="5AB41B30" w:rsidR="00164606" w:rsidRPr="006F361F" w:rsidRDefault="00BA1780" w:rsidP="00164606">
      <w:pPr>
        <w:pStyle w:val="TableofFigures"/>
        <w:tabs>
          <w:tab w:val="right" w:leader="dot" w:pos="7939"/>
        </w:tabs>
        <w:jc w:val="both"/>
      </w:pPr>
      <w:r w:rsidRPr="006F361F">
        <w:fldChar w:fldCharType="end"/>
      </w:r>
    </w:p>
    <w:p w14:paraId="7757CC96" w14:textId="4DBFE4A5" w:rsidR="00BA1780" w:rsidRPr="006F361F" w:rsidRDefault="00BA1780" w:rsidP="005E07A8">
      <w:pPr>
        <w:jc w:val="both"/>
      </w:pPr>
    </w:p>
    <w:p w14:paraId="7E5091BF" w14:textId="77777777" w:rsidR="00BA1780" w:rsidRPr="006F361F" w:rsidRDefault="00BA1780" w:rsidP="00BA1780">
      <w:pPr>
        <w:pStyle w:val="Heading1"/>
        <w:numPr>
          <w:ilvl w:val="0"/>
          <w:numId w:val="0"/>
        </w:numPr>
        <w:rPr>
          <w:sz w:val="24"/>
          <w:szCs w:val="24"/>
        </w:rPr>
      </w:pPr>
      <w:bookmarkStart w:id="1" w:name="_Toc182812269"/>
      <w:r w:rsidRPr="006F361F">
        <w:rPr>
          <w:sz w:val="24"/>
          <w:szCs w:val="24"/>
        </w:rPr>
        <w:t>[List of Tables]</w:t>
      </w:r>
      <w:bookmarkEnd w:id="1"/>
    </w:p>
    <w:p w14:paraId="73F444F2" w14:textId="3C056C16" w:rsidR="0010354F" w:rsidRPr="006F361F" w:rsidRDefault="00813CAF" w:rsidP="0010354F">
      <w:pPr>
        <w:pStyle w:val="TableofFigures"/>
        <w:tabs>
          <w:tab w:val="right" w:leader="dot" w:pos="7939"/>
        </w:tabs>
        <w:jc w:val="both"/>
        <w:rPr>
          <w:noProof/>
        </w:rPr>
      </w:pPr>
      <w:r w:rsidRPr="006F361F">
        <w:fldChar w:fldCharType="begin"/>
      </w:r>
      <w:r w:rsidRPr="006F361F">
        <w:instrText xml:space="preserve"> TOC \h \z \c "[Table 2." </w:instrText>
      </w:r>
      <w:r w:rsidRPr="006F361F">
        <w:fldChar w:fldCharType="separate"/>
      </w:r>
      <w:hyperlink w:anchor="_Toc57331937" w:history="1">
        <w:r w:rsidR="0010354F" w:rsidRPr="006F361F">
          <w:rPr>
            <w:rStyle w:val="Hyperlink"/>
            <w:noProof/>
          </w:rPr>
          <w:t>[Table 2. 1] 12 CiPA training drugs and its TdP risk classification</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7 \h </w:instrText>
        </w:r>
        <w:r w:rsidR="0010354F" w:rsidRPr="006F361F">
          <w:rPr>
            <w:noProof/>
            <w:webHidden/>
          </w:rPr>
        </w:r>
        <w:r w:rsidR="0010354F" w:rsidRPr="006F361F">
          <w:rPr>
            <w:noProof/>
            <w:webHidden/>
          </w:rPr>
          <w:fldChar w:fldCharType="separate"/>
        </w:r>
        <w:r w:rsidR="00754DDA" w:rsidRPr="006F361F">
          <w:rPr>
            <w:noProof/>
            <w:webHidden/>
          </w:rPr>
          <w:t>11</w:t>
        </w:r>
        <w:r w:rsidR="0010354F" w:rsidRPr="006F361F">
          <w:rPr>
            <w:noProof/>
            <w:webHidden/>
          </w:rPr>
          <w:fldChar w:fldCharType="end"/>
        </w:r>
      </w:hyperlink>
      <w:r w:rsidRPr="006F361F">
        <w:rPr>
          <w:noProof/>
        </w:rPr>
        <w:fldChar w:fldCharType="end"/>
      </w:r>
      <w:r w:rsidR="00BA1780" w:rsidRPr="006F361F">
        <w:fldChar w:fldCharType="begin"/>
      </w:r>
      <w:r w:rsidR="00BA1780" w:rsidRPr="006F361F">
        <w:instrText xml:space="preserve"> TOC \h \z \c "[Table 3." </w:instrText>
      </w:r>
      <w:r w:rsidR="00BA1780" w:rsidRPr="006F361F">
        <w:fldChar w:fldCharType="separate"/>
      </w:r>
    </w:p>
    <w:p w14:paraId="7D05DBCA" w14:textId="0C660475" w:rsidR="0010354F" w:rsidRPr="006F361F" w:rsidRDefault="004850BC" w:rsidP="0010354F">
      <w:pPr>
        <w:pStyle w:val="TableofFigures"/>
        <w:tabs>
          <w:tab w:val="right" w:leader="dot" w:pos="7939"/>
        </w:tabs>
        <w:jc w:val="both"/>
        <w:rPr>
          <w:rFonts w:asciiTheme="minorHAnsi" w:hAnsiTheme="minorHAnsi"/>
          <w:noProof/>
        </w:rPr>
      </w:pPr>
      <w:hyperlink w:anchor="_Toc57331935" w:history="1">
        <w:r w:rsidR="0010354F" w:rsidRPr="006F361F">
          <w:rPr>
            <w:rStyle w:val="Hyperlink"/>
            <w:noProof/>
          </w:rPr>
          <w:t>[Table 3. 1] Hill equation parameters and confidence intervals (square bracket) for the 12 CiPA training drugs with scheme 1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5 \h </w:instrText>
        </w:r>
        <w:r w:rsidR="0010354F" w:rsidRPr="006F361F">
          <w:rPr>
            <w:noProof/>
            <w:webHidden/>
          </w:rPr>
        </w:r>
        <w:r w:rsidR="0010354F" w:rsidRPr="006F361F">
          <w:rPr>
            <w:noProof/>
            <w:webHidden/>
          </w:rPr>
          <w:fldChar w:fldCharType="separate"/>
        </w:r>
        <w:r w:rsidR="00754DDA" w:rsidRPr="006F361F">
          <w:rPr>
            <w:noProof/>
            <w:webHidden/>
          </w:rPr>
          <w:t>18</w:t>
        </w:r>
        <w:r w:rsidR="0010354F" w:rsidRPr="006F361F">
          <w:rPr>
            <w:noProof/>
            <w:webHidden/>
          </w:rPr>
          <w:fldChar w:fldCharType="end"/>
        </w:r>
      </w:hyperlink>
    </w:p>
    <w:p w14:paraId="64CDD987" w14:textId="7B44DE9E" w:rsidR="0010354F" w:rsidRPr="006F361F" w:rsidRDefault="004850BC" w:rsidP="0010354F">
      <w:pPr>
        <w:pStyle w:val="TableofFigures"/>
        <w:tabs>
          <w:tab w:val="right" w:leader="dot" w:pos="7939"/>
        </w:tabs>
        <w:jc w:val="both"/>
        <w:rPr>
          <w:rFonts w:asciiTheme="minorHAnsi" w:hAnsiTheme="minorHAnsi"/>
          <w:noProof/>
        </w:rPr>
      </w:pPr>
      <w:hyperlink w:anchor="_Toc57331936" w:history="1">
        <w:r w:rsidR="0010354F" w:rsidRPr="006F361F">
          <w:rPr>
            <w:rStyle w:val="Hyperlink"/>
            <w:noProof/>
          </w:rPr>
          <w:t>[Table 3. 2] Hill equation parameters and confidence intervals (square bracket) for the 12 CiPA training drugs with scheme 2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6 \h </w:instrText>
        </w:r>
        <w:r w:rsidR="0010354F" w:rsidRPr="006F361F">
          <w:rPr>
            <w:noProof/>
            <w:webHidden/>
          </w:rPr>
        </w:r>
        <w:r w:rsidR="0010354F" w:rsidRPr="006F361F">
          <w:rPr>
            <w:noProof/>
            <w:webHidden/>
          </w:rPr>
          <w:fldChar w:fldCharType="separate"/>
        </w:r>
        <w:r w:rsidR="00754DDA" w:rsidRPr="006F361F">
          <w:rPr>
            <w:noProof/>
            <w:webHidden/>
          </w:rPr>
          <w:t>19</w:t>
        </w:r>
        <w:r w:rsidR="0010354F" w:rsidRPr="006F361F">
          <w:rPr>
            <w:noProof/>
            <w:webHidden/>
          </w:rPr>
          <w:fldChar w:fldCharType="end"/>
        </w:r>
      </w:hyperlink>
    </w:p>
    <w:p w14:paraId="481F07B4" w14:textId="77777777" w:rsidR="00BA1780" w:rsidRPr="006F361F" w:rsidRDefault="00BA1780" w:rsidP="0010354F">
      <w:pPr>
        <w:pStyle w:val="ListOFFigures"/>
        <w:jc w:val="both"/>
      </w:pPr>
      <w:r w:rsidRPr="006F361F">
        <w:fldChar w:fldCharType="end"/>
      </w:r>
    </w:p>
    <w:p w14:paraId="6977614D" w14:textId="77777777" w:rsidR="00BA1780" w:rsidRPr="006F361F" w:rsidRDefault="00BA1780" w:rsidP="00BA1780">
      <w:pPr>
        <w:rPr>
          <w:noProof/>
        </w:rPr>
      </w:pPr>
      <w:r w:rsidRPr="006F361F">
        <w:br w:type="page"/>
      </w:r>
    </w:p>
    <w:p w14:paraId="23DCA9CE" w14:textId="77777777" w:rsidR="00BA1780" w:rsidRPr="006F361F" w:rsidRDefault="00BA1780" w:rsidP="00BA1780">
      <w:pPr>
        <w:pStyle w:val="Heading1"/>
        <w:numPr>
          <w:ilvl w:val="0"/>
          <w:numId w:val="0"/>
        </w:numPr>
        <w:rPr>
          <w:sz w:val="24"/>
          <w:szCs w:val="24"/>
        </w:rPr>
      </w:pPr>
      <w:bookmarkStart w:id="2" w:name="_Toc182812270"/>
      <w:r w:rsidRPr="006F361F">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 xml:space="preserve">Comprehensive </w:t>
            </w:r>
            <w:r w:rsidRPr="006F361F">
              <w:rPr>
                <w:rFonts w:eastAsia="Batang"/>
                <w:i/>
                <w:sz w:val="22"/>
              </w:rPr>
              <w:t>in vitro</w:t>
            </w:r>
            <w:r w:rsidRPr="006F361F">
              <w:rPr>
                <w:rFonts w:eastAsia="Batang"/>
                <w:sz w:val="22"/>
              </w:rPr>
              <w:t xml:space="preserve"> </w:t>
            </w:r>
            <w:proofErr w:type="spellStart"/>
            <w:r w:rsidRPr="006F361F">
              <w:rPr>
                <w:rFonts w:eastAsia="Batang"/>
                <w:sz w:val="22"/>
              </w:rPr>
              <w:t>Proarrhythmia</w:t>
            </w:r>
            <w:proofErr w:type="spellEnd"/>
            <w:r w:rsidRPr="006F361F">
              <w:rPr>
                <w:rFonts w:eastAsia="Batang"/>
                <w:sz w:val="22"/>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rPr>
            </w:pPr>
            <w:r w:rsidRPr="006F361F">
              <w:rPr>
                <w:rFonts w:eastAsia="Batang"/>
                <w:sz w:val="22"/>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rPr>
            </w:pPr>
            <w:r w:rsidRPr="006F361F">
              <w:rPr>
                <w:rFonts w:eastAsia="Batang"/>
                <w:sz w:val="22"/>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rPr>
            </w:pPr>
            <w:proofErr w:type="spellStart"/>
            <w:r w:rsidRPr="006F361F">
              <w:rPr>
                <w:rFonts w:eastAsia="Batang"/>
                <w:sz w:val="22"/>
              </w:rPr>
              <w:t>Lavenberg</w:t>
            </w:r>
            <w:proofErr w:type="spellEnd"/>
            <w:r w:rsidRPr="006F361F">
              <w:rPr>
                <w:rFonts w:eastAsia="Batang"/>
                <w:sz w:val="22"/>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rPr>
            </w:pPr>
            <w:r w:rsidRPr="006F361F">
              <w:rPr>
                <w:rFonts w:eastAsia="Batang"/>
                <w:sz w:val="22"/>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rPr>
            </w:pPr>
            <w:r w:rsidRPr="006F361F">
              <w:rPr>
                <w:rFonts w:eastAsia="Batang"/>
                <w:sz w:val="22"/>
              </w:rPr>
              <w:t xml:space="preserve">Not </w:t>
            </w:r>
            <w:r w:rsidR="00522C33" w:rsidRPr="006F361F">
              <w:rPr>
                <w:rFonts w:eastAsia="Batang"/>
                <w:sz w:val="22"/>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rPr>
            </w:pPr>
            <w:r w:rsidRPr="006F361F">
              <w:rPr>
                <w:rFonts w:eastAsia="Batang"/>
                <w:sz w:val="22"/>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i/>
                <w:sz w:val="22"/>
              </w:rPr>
            </w:pPr>
          </w:p>
        </w:tc>
        <w:tc>
          <w:tcPr>
            <w:tcW w:w="5760" w:type="dxa"/>
          </w:tcPr>
          <w:p w14:paraId="7B23DFDC" w14:textId="77777777" w:rsidR="00BA1780" w:rsidRPr="006F361F" w:rsidRDefault="00BA1780" w:rsidP="0010354F">
            <w:pPr>
              <w:tabs>
                <w:tab w:val="left" w:pos="187"/>
                <w:tab w:val="left" w:pos="288"/>
                <w:tab w:val="left" w:pos="374"/>
              </w:tabs>
              <w:rPr>
                <w:sz w:val="22"/>
              </w:rPr>
            </w:pPr>
          </w:p>
          <w:p w14:paraId="2A4FF5F5" w14:textId="77777777" w:rsidR="00BA1780" w:rsidRPr="006F361F" w:rsidRDefault="00BA1780" w:rsidP="0010354F">
            <w:pPr>
              <w:tabs>
                <w:tab w:val="left" w:pos="187"/>
                <w:tab w:val="left" w:pos="288"/>
                <w:tab w:val="left" w:pos="374"/>
              </w:tabs>
              <w:rPr>
                <w:sz w:val="22"/>
              </w:rPr>
            </w:pPr>
          </w:p>
          <w:p w14:paraId="589B755E" w14:textId="77777777" w:rsidR="00BA1780" w:rsidRPr="006F361F" w:rsidRDefault="00BA1780" w:rsidP="0010354F">
            <w:pPr>
              <w:tabs>
                <w:tab w:val="left" w:pos="187"/>
                <w:tab w:val="left" w:pos="288"/>
                <w:tab w:val="left" w:pos="374"/>
              </w:tabs>
              <w:rPr>
                <w:sz w:val="22"/>
              </w:rPr>
            </w:pPr>
          </w:p>
          <w:p w14:paraId="5EF28E48" w14:textId="77777777" w:rsidR="00BA1780" w:rsidRPr="006F361F" w:rsidRDefault="00BA1780" w:rsidP="0010354F">
            <w:pPr>
              <w:tabs>
                <w:tab w:val="left" w:pos="187"/>
                <w:tab w:val="left" w:pos="288"/>
                <w:tab w:val="left" w:pos="374"/>
              </w:tabs>
              <w:rPr>
                <w:sz w:val="22"/>
              </w:rPr>
            </w:pPr>
          </w:p>
          <w:p w14:paraId="1A495905" w14:textId="77777777" w:rsidR="00BA1780" w:rsidRPr="006F361F" w:rsidRDefault="00BA1780" w:rsidP="0010354F">
            <w:pPr>
              <w:tabs>
                <w:tab w:val="left" w:pos="187"/>
                <w:tab w:val="left" w:pos="288"/>
                <w:tab w:val="left" w:pos="374"/>
              </w:tabs>
              <w:rPr>
                <w:sz w:val="22"/>
              </w:rPr>
            </w:pPr>
          </w:p>
          <w:p w14:paraId="0AE8C7C5" w14:textId="77777777" w:rsidR="00BA1780" w:rsidRPr="006F361F" w:rsidRDefault="00BA1780" w:rsidP="0010354F">
            <w:pPr>
              <w:tabs>
                <w:tab w:val="left" w:pos="187"/>
                <w:tab w:val="left" w:pos="288"/>
                <w:tab w:val="left" w:pos="374"/>
              </w:tabs>
              <w:rPr>
                <w:sz w:val="22"/>
              </w:rPr>
            </w:pPr>
          </w:p>
          <w:p w14:paraId="1F4497D3" w14:textId="77777777" w:rsidR="00BA1780" w:rsidRPr="006F361F" w:rsidRDefault="00BA1780" w:rsidP="0010354F">
            <w:pPr>
              <w:tabs>
                <w:tab w:val="left" w:pos="187"/>
                <w:tab w:val="left" w:pos="288"/>
                <w:tab w:val="left" w:pos="374"/>
              </w:tabs>
              <w:rPr>
                <w:sz w:val="22"/>
              </w:rPr>
            </w:pPr>
          </w:p>
          <w:p w14:paraId="25814987" w14:textId="77777777" w:rsidR="00BA1780" w:rsidRPr="006F361F" w:rsidRDefault="00BA1780" w:rsidP="0010354F">
            <w:pPr>
              <w:tabs>
                <w:tab w:val="left" w:pos="187"/>
                <w:tab w:val="left" w:pos="288"/>
                <w:tab w:val="left" w:pos="374"/>
              </w:tabs>
              <w:rPr>
                <w:sz w:val="22"/>
              </w:rPr>
            </w:pPr>
          </w:p>
        </w:tc>
      </w:tr>
    </w:tbl>
    <w:p w14:paraId="39701D59" w14:textId="77777777" w:rsidR="00BA1780" w:rsidRPr="006F361F" w:rsidRDefault="00BA1780" w:rsidP="00BA1780"/>
    <w:p w14:paraId="1D22A218" w14:textId="77777777" w:rsidR="00BA1780" w:rsidRPr="006F361F" w:rsidRDefault="00BA1780" w:rsidP="00BA1780">
      <w:r w:rsidRPr="006F361F">
        <w:br w:type="page"/>
      </w:r>
    </w:p>
    <w:p w14:paraId="54B1467D" w14:textId="77777777" w:rsidR="00BA1780" w:rsidRPr="006F361F" w:rsidRDefault="00BA1780" w:rsidP="00BA1780">
      <w:pPr>
        <w:pStyle w:val="Heading1"/>
        <w:numPr>
          <w:ilvl w:val="0"/>
          <w:numId w:val="0"/>
        </w:numPr>
        <w:jc w:val="center"/>
        <w:rPr>
          <w:sz w:val="24"/>
          <w:szCs w:val="24"/>
        </w:rPr>
      </w:pPr>
      <w:bookmarkStart w:id="3" w:name="_Toc182812271"/>
      <w:r w:rsidRPr="006F361F">
        <w:rPr>
          <w:sz w:val="24"/>
          <w:szCs w:val="24"/>
        </w:rPr>
        <w:lastRenderedPageBreak/>
        <w:t>[Acknowledgement]</w:t>
      </w:r>
      <w:bookmarkEnd w:id="3"/>
    </w:p>
    <w:p w14:paraId="2FEA0619" w14:textId="77777777" w:rsidR="00BA1780" w:rsidRPr="006F361F" w:rsidRDefault="00BA1780" w:rsidP="00BA1780">
      <w:pPr>
        <w:tabs>
          <w:tab w:val="left" w:pos="187"/>
          <w:tab w:val="left" w:pos="288"/>
          <w:tab w:val="left" w:pos="317"/>
        </w:tabs>
        <w:jc w:val="both"/>
        <w:rPr>
          <w:rFonts w:eastAsia="Batang"/>
        </w:rPr>
      </w:pPr>
    </w:p>
    <w:p w14:paraId="3FF8BB02" w14:textId="1CB06A85"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rPr>
        <w:t xml:space="preserve">on, </w:t>
      </w:r>
      <w:r w:rsidRPr="006F361F">
        <w:rPr>
          <w:rFonts w:eastAsia="Batang"/>
        </w:rPr>
        <w:t>and his followers all over the world.</w:t>
      </w:r>
    </w:p>
    <w:p w14:paraId="442B11F8" w14:textId="4A3E359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irst of all, I would like to express my sincere gratitude to my supervisor Professor Ki Moo Lim. Thank you for allowing me to be part of the research member of </w:t>
      </w:r>
      <w:r w:rsidR="001E0698" w:rsidRPr="006F361F">
        <w:rPr>
          <w:rFonts w:eastAsia="Batang"/>
        </w:rPr>
        <w:t xml:space="preserve">the </w:t>
      </w:r>
      <w:r w:rsidRPr="006F361F">
        <w:rPr>
          <w:rFonts w:eastAsia="Batang"/>
        </w:rPr>
        <w:t>Computational Medicine Lab (CML). Your valuable guides and support really help me excel in many aspects I am good at during my study and research in CML.</w:t>
      </w:r>
      <w:r w:rsidR="006072F4" w:rsidRPr="006F361F">
        <w:rPr>
          <w:rFonts w:eastAsia="Batang"/>
        </w:rPr>
        <w:t xml:space="preserve"> </w:t>
      </w:r>
      <w:r w:rsidR="00F41332" w:rsidRPr="006F361F">
        <w:rPr>
          <w:rFonts w:eastAsia="Batang"/>
        </w:rPr>
        <w:t>Also, I would like to thank the referee Professor Kwang Soup Song, and Professor Ho Jong Choi for their time, support</w:t>
      </w:r>
      <w:r w:rsidR="001E0698" w:rsidRPr="006F361F">
        <w:rPr>
          <w:rFonts w:eastAsia="Batang"/>
        </w:rPr>
        <w:t>,</w:t>
      </w:r>
      <w:r w:rsidR="00F41332" w:rsidRPr="006F361F">
        <w:rPr>
          <w:rFonts w:eastAsia="Batang"/>
        </w:rPr>
        <w:t xml:space="preserve"> and constructive comments.</w:t>
      </w:r>
    </w:p>
    <w:p w14:paraId="435D338E" w14:textId="3D49CD9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I would also like to extend my gratitude to all lab mates that I have ever met and collaborated with;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Getu</w:t>
      </w:r>
      <w:proofErr w:type="spellEnd"/>
      <w:r w:rsidRPr="006F361F">
        <w:rPr>
          <w:rFonts w:eastAsia="Batang"/>
        </w:rPr>
        <w:t xml:space="preserve">, Abebe, </w:t>
      </w:r>
      <w:r w:rsidRPr="006F361F">
        <w:rPr>
          <w:rFonts w:eastAsia="Batang"/>
        </w:rPr>
        <w:t>다운</w:t>
      </w:r>
      <w:r w:rsidRPr="006F361F">
        <w:rPr>
          <w:rFonts w:eastAsia="Batang"/>
        </w:rPr>
        <w:t>,</w:t>
      </w:r>
      <w:r w:rsidRPr="006F361F">
        <w:rPr>
          <w:rFonts w:eastAsia="Batang"/>
        </w:rPr>
        <w:t>하영</w:t>
      </w:r>
      <w:r w:rsidRPr="006F361F">
        <w:rPr>
          <w:rFonts w:eastAsia="Batang"/>
        </w:rPr>
        <w:t>, Marcell,</w:t>
      </w:r>
      <w:r w:rsidRPr="006F361F">
        <w:rPr>
          <w:rFonts w:eastAsia="Batang"/>
        </w:rPr>
        <w:t>준효</w:t>
      </w:r>
      <w:r w:rsidRPr="006F361F">
        <w:rPr>
          <w:rFonts w:eastAsia="Batang"/>
        </w:rPr>
        <w:t xml:space="preserve">, and </w:t>
      </w:r>
      <w:proofErr w:type="spellStart"/>
      <w:r w:rsidRPr="006F361F">
        <w:rPr>
          <w:rFonts w:eastAsia="Batang"/>
        </w:rPr>
        <w:t>에담</w:t>
      </w:r>
      <w:proofErr w:type="spellEnd"/>
      <w:r w:rsidRPr="006F361F">
        <w:rPr>
          <w:rFonts w:eastAsia="Batang"/>
        </w:rPr>
        <w:t xml:space="preserve">. Thank you for all support and advice that had been given to me. I do not think I can survive </w:t>
      </w:r>
      <w:r w:rsidR="004E2A3F" w:rsidRPr="006F361F">
        <w:rPr>
          <w:rFonts w:eastAsia="Batang"/>
        </w:rPr>
        <w:t xml:space="preserve">during </w:t>
      </w:r>
      <w:r w:rsidRPr="006F361F">
        <w:rPr>
          <w:rFonts w:eastAsia="Batang"/>
        </w:rPr>
        <w:t>my study and research without you</w:t>
      </w:r>
      <w:r w:rsidR="004E2A3F" w:rsidRPr="006F361F">
        <w:rPr>
          <w:rFonts w:eastAsia="Batang"/>
        </w:rPr>
        <w:t>r help</w:t>
      </w:r>
      <w:r w:rsidRPr="006F361F">
        <w:rPr>
          <w:rFonts w:eastAsia="Batang"/>
        </w:rPr>
        <w:t xml:space="preserve">, guys. </w:t>
      </w:r>
    </w:p>
    <w:p w14:paraId="698FADF8" w14:textId="47C0B87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For all Indonesian students that I have ever met and collaborate</w:t>
      </w:r>
      <w:r w:rsidR="001E0698" w:rsidRPr="006F361F">
        <w:rPr>
          <w:rFonts w:eastAsia="Batang"/>
        </w:rPr>
        <w:t>d</w:t>
      </w:r>
      <w:r w:rsidRPr="006F361F">
        <w:rPr>
          <w:rFonts w:eastAsia="Batang"/>
        </w:rPr>
        <w:t xml:space="preserve"> with during my study in Korea, especially those who stayed in </w:t>
      </w:r>
      <w:proofErr w:type="spellStart"/>
      <w:r w:rsidRPr="006F361F">
        <w:rPr>
          <w:rFonts w:eastAsia="Batang"/>
        </w:rPr>
        <w:t>Shinpyeong</w:t>
      </w:r>
      <w:proofErr w:type="spellEnd"/>
      <w:r w:rsidRPr="006F361F">
        <w:rPr>
          <w:rFonts w:eastAsia="Batang"/>
        </w:rPr>
        <w:t xml:space="preserve">;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Rahma</w:t>
      </w:r>
      <w:proofErr w:type="spellEnd"/>
      <w:r w:rsidRPr="006F361F">
        <w:rPr>
          <w:rFonts w:eastAsia="Batang"/>
        </w:rPr>
        <w:t xml:space="preserve">, </w:t>
      </w:r>
      <w:proofErr w:type="spellStart"/>
      <w:r w:rsidRPr="006F361F">
        <w:rPr>
          <w:rFonts w:eastAsia="Batang"/>
        </w:rPr>
        <w:t>Salwa</w:t>
      </w:r>
      <w:proofErr w:type="spellEnd"/>
      <w:r w:rsidRPr="006F361F">
        <w:rPr>
          <w:rFonts w:eastAsia="Batang"/>
        </w:rPr>
        <w:t>, Naufal, other students from KIT, also from Indonesian Students Association in South Korea (</w:t>
      </w:r>
      <w:proofErr w:type="spellStart"/>
      <w:r w:rsidRPr="006F361F">
        <w:rPr>
          <w:rFonts w:eastAsia="Batang"/>
        </w:rPr>
        <w:t>Perpika</w:t>
      </w:r>
      <w:proofErr w:type="spellEnd"/>
      <w:r w:rsidRPr="006F361F">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Lastly, I wish to express my gratitude to my family, my dad, mom, brother</w:t>
      </w:r>
      <w:r w:rsidR="001E0698" w:rsidRPr="006F361F">
        <w:rPr>
          <w:rFonts w:eastAsia="Batang"/>
        </w:rPr>
        <w:t>,</w:t>
      </w:r>
      <w:r w:rsidRPr="006F361F">
        <w:rPr>
          <w:rFonts w:eastAsia="Batang"/>
        </w:rPr>
        <w:t xml:space="preserve"> and sisters. They have always unconditionally supported me to be as best as I can be. Thank you for all that support. May The Almighty God </w:t>
      </w:r>
      <w:proofErr w:type="gramStart"/>
      <w:r w:rsidRPr="006F361F">
        <w:rPr>
          <w:rFonts w:eastAsia="Batang"/>
        </w:rPr>
        <w:t>grants</w:t>
      </w:r>
      <w:proofErr w:type="gramEnd"/>
      <w:r w:rsidRPr="006F361F">
        <w:rPr>
          <w:rFonts w:eastAsia="Batang"/>
        </w:rPr>
        <w:t xml:space="preserve"> you </w:t>
      </w:r>
      <w:r w:rsidR="001E0698" w:rsidRPr="006F361F">
        <w:rPr>
          <w:rFonts w:eastAsia="Batang"/>
        </w:rPr>
        <w:t xml:space="preserve">the </w:t>
      </w:r>
      <w:r w:rsidRPr="006F361F">
        <w:rPr>
          <w:rFonts w:eastAsia="Batang"/>
        </w:rPr>
        <w:t xml:space="preserve">best life in this small, temporary world and in the eternal afterlife. </w:t>
      </w:r>
    </w:p>
    <w:p w14:paraId="2D26DF72" w14:textId="6508D4F7" w:rsidR="005415A9" w:rsidRPr="006F361F" w:rsidRDefault="005415A9" w:rsidP="005415A9"/>
    <w:p w14:paraId="546F632F" w14:textId="75FE1F63" w:rsidR="00D77A52" w:rsidRPr="006F361F" w:rsidRDefault="00D77A52" w:rsidP="00D77A52"/>
    <w:p w14:paraId="3107102D" w14:textId="77777777" w:rsidR="00BA1780" w:rsidRPr="006F361F" w:rsidRDefault="00BA1780" w:rsidP="00D77A52">
      <w:p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15E38" w:rsidRDefault="00BA1780" w:rsidP="00BA1780">
      <w:pPr>
        <w:pStyle w:val="Heading1"/>
        <w:jc w:val="center"/>
        <w:rPr>
          <w:rFonts w:ascii="Batang" w:eastAsia="Batang" w:hAnsi="Batang"/>
        </w:rPr>
      </w:pPr>
      <w:bookmarkStart w:id="4" w:name="_Toc182812272"/>
      <w:r w:rsidRPr="00615E38">
        <w:rPr>
          <w:rFonts w:ascii="Batang" w:eastAsia="Batang" w:hAnsi="Batang"/>
        </w:rPr>
        <w:lastRenderedPageBreak/>
        <w:t>Introduction</w:t>
      </w:r>
      <w:bookmarkEnd w:id="4"/>
    </w:p>
    <w:p w14:paraId="5E287AA1" w14:textId="16204205" w:rsidR="006C332D" w:rsidRPr="006F361F" w:rsidRDefault="006C332D" w:rsidP="00B06980"/>
    <w:p w14:paraId="7A10E57A" w14:textId="2D206622" w:rsidR="00284B45" w:rsidRPr="006F361F" w:rsidRDefault="00284B45" w:rsidP="00667035">
      <w:pPr>
        <w:tabs>
          <w:tab w:val="left" w:pos="180"/>
          <w:tab w:val="left" w:pos="270"/>
        </w:tabs>
        <w:jc w:val="both"/>
      </w:pPr>
      <w:r w:rsidRPr="006F361F">
        <w:tab/>
      </w:r>
      <w:r w:rsidRPr="006F361F">
        <w:tab/>
      </w:r>
      <w:r w:rsidR="00936F3E" w:rsidRPr="006F361F">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rPr>
        <w:t>, to mimic natural variations</w:t>
      </w:r>
      <w:r w:rsidR="00667035" w:rsidRPr="006F361F">
        <w:t>.</w:t>
      </w:r>
      <w:r w:rsidR="008530C4" w:rsidRPr="006F361F">
        <w:t xml:space="preserve"> </w:t>
      </w:r>
      <w:r w:rsidR="008530C4" w:rsidRPr="006F361F">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pPr>
      <w:r w:rsidRPr="006F361F">
        <w:tab/>
      </w:r>
      <w:r w:rsidRPr="006F361F">
        <w:tab/>
      </w:r>
    </w:p>
    <w:p w14:paraId="58E5C496" w14:textId="29EAA68F" w:rsidR="001A03EB" w:rsidRPr="006F361F" w:rsidRDefault="001A03EB" w:rsidP="00BA1780">
      <w:pPr>
        <w:pStyle w:val="Heading2"/>
      </w:pPr>
      <w:bookmarkStart w:id="5" w:name="_Toc182812273"/>
      <w:r w:rsidRPr="006F361F">
        <w:t>In-Silico Electrophysiology Simulation</w:t>
      </w:r>
      <w:bookmarkEnd w:id="5"/>
    </w:p>
    <w:p w14:paraId="2A047379" w14:textId="2FFD6EB9" w:rsidR="001A03EB" w:rsidRPr="006F361F" w:rsidRDefault="00782BFC" w:rsidP="008405D6">
      <w:pPr>
        <w:ind w:firstLine="720"/>
        <w:jc w:val="both"/>
      </w:pPr>
      <w:r w:rsidRPr="006F361F">
        <w:t xml:space="preserve">Biological </w:t>
      </w:r>
      <w:r w:rsidRPr="006F361F">
        <w:rPr>
          <w:i/>
          <w:iCs/>
        </w:rPr>
        <w:t>In-Silico</w:t>
      </w:r>
      <w:r w:rsidRPr="006F361F">
        <w:t xml:space="preserve"> simulation is a field in computational biology in means of using the aid of computing devices to conduct mathematical calculations that accurately simulates cardiac responses within different conditions.</w:t>
      </w:r>
      <w:r w:rsidR="00B134FD" w:rsidRPr="006F361F">
        <w:t xml:space="preserve"> Electrophysiology is a study of electrical activity in the heart, </w:t>
      </w:r>
      <w:r w:rsidR="009D6739" w:rsidRPr="006F361F">
        <w:t>and</w:t>
      </w:r>
      <w:r w:rsidR="00B134FD" w:rsidRPr="006F361F">
        <w:t xml:space="preserve"> </w:t>
      </w:r>
      <w:r w:rsidR="009D6739" w:rsidRPr="006F361F">
        <w:t>it</w:t>
      </w:r>
      <w:r w:rsidR="00E56C56" w:rsidRPr="006F361F">
        <w:t xml:space="preserve"> can be explained </w:t>
      </w:r>
      <w:r w:rsidR="009D6739" w:rsidRPr="006F361F">
        <w:t>using mathematical model in form of ordinary differential equations (ODE).</w:t>
      </w:r>
      <w:r w:rsidR="00E56C56" w:rsidRPr="006F361F">
        <w:t xml:space="preserve"> </w:t>
      </w:r>
      <w:r w:rsidR="00C96E80" w:rsidRPr="006F361F">
        <w:t xml:space="preserve">By studying how cardiac cell responses </w:t>
      </w:r>
      <w:r w:rsidR="00F47923" w:rsidRPr="006F361F">
        <w:t xml:space="preserve">through its electrical activity, we can explain various phenomenon in detail such as </w:t>
      </w:r>
      <w:proofErr w:type="spellStart"/>
      <w:r w:rsidR="00F47923" w:rsidRPr="006F361F">
        <w:t>cardiovasicular</w:t>
      </w:r>
      <w:proofErr w:type="spellEnd"/>
      <w:r w:rsidR="00F47923" w:rsidRPr="006F361F">
        <w:t xml:space="preserve"> </w:t>
      </w:r>
      <w:proofErr w:type="spellStart"/>
      <w:r w:rsidR="00F47923" w:rsidRPr="006F361F">
        <w:t>disesases</w:t>
      </w:r>
      <w:proofErr w:type="spellEnd"/>
      <w:r w:rsidR="00F47923" w:rsidRPr="006F361F">
        <w:t xml:space="preserve">, how effective a drug is, and how toxic a drug that is not meant for the heart cell is, to the heart cell. </w:t>
      </w:r>
      <w:proofErr w:type="gramStart"/>
      <w:r w:rsidR="00F47923" w:rsidRPr="006F361F">
        <w:t>Furthermore</w:t>
      </w:r>
      <w:proofErr w:type="gramEnd"/>
      <w:r w:rsidR="00F47923" w:rsidRPr="006F361F">
        <w:t xml:space="preserve"> the toxicity of a drug to the heart cell will be mentioned as cardiotoxicity.</w:t>
      </w:r>
      <w:r w:rsidR="0045432A" w:rsidRPr="006F361F">
        <w:t xml:space="preserve"> </w:t>
      </w:r>
      <w:proofErr w:type="spellStart"/>
      <w:r w:rsidR="0045432A" w:rsidRPr="006F361F">
        <w:t>Simpy</w:t>
      </w:r>
      <w:proofErr w:type="spellEnd"/>
      <w:r w:rsidR="0045432A" w:rsidRPr="006F361F">
        <w:t xml:space="preserve">, </w:t>
      </w:r>
      <w:r w:rsidR="0045432A" w:rsidRPr="006F361F">
        <w:rPr>
          <w:i/>
          <w:iCs/>
        </w:rPr>
        <w:t>in-silico</w:t>
      </w:r>
      <w:r w:rsidR="0045432A" w:rsidRPr="006F361F">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pPr>
      <w:bookmarkStart w:id="6" w:name="_Toc182812274"/>
      <w:r w:rsidRPr="006F361F">
        <w:lastRenderedPageBreak/>
        <w:t>Parallel Computing</w:t>
      </w:r>
      <w:bookmarkEnd w:id="6"/>
    </w:p>
    <w:p w14:paraId="3BFBED03" w14:textId="6BACE1A0" w:rsidR="0076532B" w:rsidRPr="006F361F" w:rsidRDefault="0076532B" w:rsidP="008405D6">
      <w:pPr>
        <w:ind w:firstLine="720"/>
        <w:jc w:val="both"/>
      </w:pPr>
      <w:r w:rsidRPr="006F361F">
        <w:t xml:space="preserve">Over recent decades, parallel computation </w:t>
      </w:r>
      <w:r w:rsidR="00D10B9C" w:rsidRPr="006F361F">
        <w:t>has promised</w:t>
      </w:r>
      <w:r w:rsidRPr="006F361F">
        <w:t xml:space="preserve"> to accelerate</w:t>
      </w:r>
      <w:r w:rsidR="00D10B9C" w:rsidRPr="006F361F">
        <w:t xml:space="preserve"> overall</w:t>
      </w:r>
      <w:r w:rsidRPr="006F361F">
        <w:t xml:space="preserve"> computation speed. Parallel computing, from a technical standpoint, </w:t>
      </w:r>
      <w:r w:rsidR="000F7C22" w:rsidRPr="006F361F">
        <w:t>means</w:t>
      </w:r>
      <w:r w:rsidRPr="006F361F">
        <w:t xml:space="preserve"> performing many calculations simultaneously, based on the principle that large problems can often be divided into smaller tasks that can be processed at the same time. For programmers, </w:t>
      </w:r>
      <w:r w:rsidR="00D10B9C" w:rsidRPr="006F361F">
        <w:t xml:space="preserve">the main </w:t>
      </w:r>
      <w:r w:rsidRPr="006F361F">
        <w:t>challenge is how to allocate these concurrent tasks across multiple computing resources</w:t>
      </w:r>
      <w:r w:rsidR="00D10B9C" w:rsidRPr="006F361F">
        <w:t xml:space="preserve"> such as cores or even computers</w:t>
      </w:r>
      <w:r w:rsidRPr="006F361F">
        <w:t xml:space="preserve">. </w:t>
      </w:r>
    </w:p>
    <w:p w14:paraId="6258AFE8" w14:textId="77777777" w:rsidR="00D10B9C" w:rsidRPr="006F361F" w:rsidRDefault="00D10B9C" w:rsidP="0076532B">
      <w:pPr>
        <w:jc w:val="both"/>
      </w:pPr>
    </w:p>
    <w:p w14:paraId="255B9A02" w14:textId="51E8C8BD" w:rsidR="00B06980" w:rsidRPr="006F361F" w:rsidRDefault="0076532B" w:rsidP="008405D6">
      <w:pPr>
        <w:ind w:firstLine="720"/>
        <w:jc w:val="both"/>
      </w:pPr>
      <w:r w:rsidRPr="006F361F">
        <w:t xml:space="preserve">Parallel computing has both hardware and software </w:t>
      </w:r>
      <w:r w:rsidR="009239D0" w:rsidRPr="006F361F">
        <w:t>requirements</w:t>
      </w:r>
      <w:r w:rsidRPr="006F361F">
        <w:t xml:space="preserve"> that are deeply interlinked</w:t>
      </w:r>
      <w:r w:rsidR="009239D0" w:rsidRPr="006F361F">
        <w:t xml:space="preserve">. Computer hardware </w:t>
      </w:r>
      <w:proofErr w:type="spellStart"/>
      <w:r w:rsidR="009239D0" w:rsidRPr="006F361F">
        <w:t>architechture</w:t>
      </w:r>
      <w:proofErr w:type="spellEnd"/>
      <w:r w:rsidR="009239D0" w:rsidRPr="006F361F">
        <w:t xml:space="preserve"> must ensure it has more than one computing core, while parallel programming designs code utilizing more than one computing core. </w:t>
      </w:r>
      <w:r w:rsidRPr="006F361F">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t xml:space="preserve"> </w:t>
      </w:r>
      <w:r w:rsidR="003777A6" w:rsidRPr="006F361F">
        <w:t>This programming paradigm</w:t>
      </w:r>
      <w:r w:rsidRPr="006F361F">
        <w:t xml:space="preserve"> involves mapping tasks to these available cores to achieve simultaneous execution</w:t>
      </w:r>
      <w:r w:rsidR="003777A6" w:rsidRPr="006F361F">
        <w:t xml:space="preserve">, ensure every core runs in harmony, and arranging output from each </w:t>
      </w:r>
      <w:proofErr w:type="gramStart"/>
      <w:r w:rsidR="003777A6" w:rsidRPr="006F361F">
        <w:t>cores</w:t>
      </w:r>
      <w:proofErr w:type="gramEnd"/>
      <w:r w:rsidRPr="006F361F">
        <w:t>.</w:t>
      </w:r>
      <w:r w:rsidR="009239D0" w:rsidRPr="006F361F">
        <w:t xml:space="preserve"> </w:t>
      </w:r>
      <w:r w:rsidRPr="006F361F">
        <w:t xml:space="preserve">When writing </w:t>
      </w:r>
      <w:r w:rsidR="003777A6" w:rsidRPr="006F361F">
        <w:t>non-parallel</w:t>
      </w:r>
      <w:r w:rsidRPr="006F361F">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2640BC5" w14:textId="77777777" w:rsidR="00BA1780" w:rsidRPr="006F361F" w:rsidRDefault="00BA1780" w:rsidP="00BA1780">
      <w:pPr>
        <w:tabs>
          <w:tab w:val="left" w:pos="187"/>
          <w:tab w:val="left" w:pos="288"/>
          <w:tab w:val="left" w:pos="317"/>
        </w:tabs>
        <w:jc w:val="both"/>
        <w:rPr>
          <w:rFonts w:eastAsia="Batang"/>
        </w:rPr>
      </w:pPr>
    </w:p>
    <w:p w14:paraId="650FEFE9" w14:textId="37013DF5" w:rsidR="00BA1780" w:rsidRPr="006F361F" w:rsidRDefault="008D1D02" w:rsidP="00BA1780">
      <w:pPr>
        <w:pStyle w:val="Heading3"/>
      </w:pPr>
      <w:bookmarkStart w:id="7" w:name="_Toc182812275"/>
      <w:r w:rsidRPr="006F361F">
        <w:t>Central Processing Unit (CPU) for Parallel Computing</w:t>
      </w:r>
      <w:bookmarkEnd w:id="7"/>
      <w:r w:rsidR="00BA1780" w:rsidRPr="006F361F">
        <w:t xml:space="preserve"> </w:t>
      </w:r>
    </w:p>
    <w:p w14:paraId="1619B787" w14:textId="3045868D" w:rsidR="002B5327" w:rsidRPr="006F361F" w:rsidRDefault="002B5327" w:rsidP="002B5327">
      <w:pPr>
        <w:tabs>
          <w:tab w:val="left" w:pos="187"/>
          <w:tab w:val="left" w:pos="288"/>
          <w:tab w:val="left" w:pos="317"/>
        </w:tabs>
        <w:jc w:val="both"/>
        <w:rPr>
          <w:rFonts w:eastAsia="Batang"/>
        </w:rPr>
      </w:pPr>
      <w:r w:rsidRPr="006F361F">
        <w:rPr>
          <w:rFonts w:eastAsia="Batang"/>
        </w:rPr>
        <w:t>For decades, one key method of improving consumer computing performance was to increase the CPU’s clock speed</w:t>
      </w:r>
      <w:r w:rsidR="004A5BBD" w:rsidRPr="006F361F">
        <w:rPr>
          <w:rFonts w:eastAsia="Batang"/>
        </w:rPr>
        <w:t xml:space="preserve">. </w:t>
      </w:r>
      <w:r w:rsidRPr="006F361F">
        <w:rPr>
          <w:rFonts w:eastAsia="Batang"/>
        </w:rPr>
        <w:t>However, due to power, heat, and physical limitations in transistor miniaturization, this approach has reached its limits.</w:t>
      </w:r>
      <w:r w:rsidR="009B3144" w:rsidRPr="006F361F">
        <w:rPr>
          <w:rFonts w:eastAsia="Batang"/>
        </w:rPr>
        <w:t xml:space="preserve"> </w:t>
      </w:r>
      <w:r w:rsidRPr="006F361F">
        <w:rPr>
          <w:rFonts w:eastAsia="Batang"/>
        </w:rPr>
        <w:t>As a result, manufacturers have shifted their focus from boosting clock speed to increasing the number of cores per CPU, inspired by supercomputers that achieve high performance by using large numbers of processors. Rather than relying solely on single-core performance, adding multiple cores</w:t>
      </w:r>
      <w:r w:rsidR="004A5BBD" w:rsidRPr="006F361F">
        <w:rPr>
          <w:rFonts w:eastAsia="Batang"/>
        </w:rPr>
        <w:t xml:space="preserve"> also</w:t>
      </w:r>
      <w:r w:rsidRPr="006F361F">
        <w:rPr>
          <w:rFonts w:eastAsia="Batang"/>
        </w:rPr>
        <w:t xml:space="preserve"> allows personal computers to improve processing power without clock speed increases.</w:t>
      </w:r>
      <w:r w:rsidR="00E373A6" w:rsidRPr="006F361F">
        <w:rPr>
          <w:rFonts w:eastAsia="Batang"/>
        </w:rPr>
        <w:t xml:space="preserve"> Widely-known standard</w:t>
      </w:r>
      <w:r w:rsidR="002A1CED" w:rsidRPr="006F361F">
        <w:rPr>
          <w:rFonts w:eastAsia="Batang"/>
        </w:rPr>
        <w:t>s</w:t>
      </w:r>
      <w:r w:rsidR="00E373A6" w:rsidRPr="006F361F">
        <w:rPr>
          <w:rFonts w:eastAsia="Batang"/>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jc w:val="both"/>
        <w:rPr>
          <w:rFonts w:eastAsia="Batang"/>
          <w:color w:val="70AD47" w:themeColor="accent6"/>
        </w:rPr>
      </w:pPr>
    </w:p>
    <w:p w14:paraId="142AC8EB" w14:textId="77777777"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 xml:space="preserve">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w:t>
      </w:r>
      <w:r w:rsidRPr="006F361F">
        <w:rPr>
          <w:rFonts w:eastAsia="Batang"/>
          <w:color w:val="70AD47" w:themeColor="accent6"/>
        </w:rPr>
        <w:lastRenderedPageBreak/>
        <w:t>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jc w:val="both"/>
        <w:rPr>
          <w:rFonts w:eastAsia="Batang"/>
          <w:color w:val="70AD47" w:themeColor="accent6"/>
        </w:rPr>
      </w:pPr>
    </w:p>
    <w:p w14:paraId="08DE4807" w14:textId="3B907782"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jc w:val="both"/>
        <w:rPr>
          <w:rFonts w:eastAsia="Batang"/>
        </w:rPr>
      </w:pPr>
    </w:p>
    <w:p w14:paraId="2BE803F6" w14:textId="37BD031C" w:rsidR="00BA1780" w:rsidRPr="006F361F" w:rsidRDefault="00304E29" w:rsidP="00BA1780">
      <w:pPr>
        <w:pStyle w:val="Heading3"/>
      </w:pPr>
      <w:bookmarkStart w:id="8" w:name="_Toc182812276"/>
      <w:r w:rsidRPr="006F361F">
        <w:t>Graphics Processing Unit (GPU) for Parallel Computing</w:t>
      </w:r>
      <w:bookmarkEnd w:id="8"/>
    </w:p>
    <w:p w14:paraId="7EECB208" w14:textId="473C5F31" w:rsidR="00BA1780" w:rsidRPr="006F361F" w:rsidRDefault="00CD5914" w:rsidP="00BA1780">
      <w:pPr>
        <w:tabs>
          <w:tab w:val="left" w:pos="187"/>
          <w:tab w:val="left" w:pos="288"/>
          <w:tab w:val="left" w:pos="317"/>
        </w:tabs>
        <w:jc w:val="both"/>
        <w:rPr>
          <w:rFonts w:eastAsia="Batang"/>
        </w:rPr>
      </w:pPr>
      <w:r w:rsidRPr="006F361F">
        <w:rPr>
          <w:rFonts w:eastAsia="Batang"/>
        </w:rPr>
        <w:t>Graphics processing unit</w:t>
      </w:r>
      <w:r w:rsidR="006A59FD" w:rsidRPr="006F361F">
        <w:rPr>
          <w:rFonts w:eastAsia="Batang"/>
        </w:rPr>
        <w:t xml:space="preserve"> initially designed to compute graphical </w:t>
      </w:r>
      <w:proofErr w:type="spellStart"/>
      <w:r w:rsidR="006A59FD" w:rsidRPr="006F361F">
        <w:rPr>
          <w:rFonts w:eastAsia="Batang"/>
        </w:rPr>
        <w:t>calcucations</w:t>
      </w:r>
      <w:proofErr w:type="spellEnd"/>
      <w:r w:rsidR="006A59FD" w:rsidRPr="006F361F">
        <w:rPr>
          <w:rFonts w:eastAsia="Batang"/>
        </w:rPr>
        <w:t xml:space="preserve"> that is repetitive, relatively more simple compared to </w:t>
      </w:r>
      <w:proofErr w:type="gramStart"/>
      <w:r w:rsidR="006A59FD" w:rsidRPr="006F361F">
        <w:rPr>
          <w:rFonts w:eastAsia="Batang"/>
        </w:rPr>
        <w:t>what  CPU</w:t>
      </w:r>
      <w:proofErr w:type="gramEnd"/>
      <w:r w:rsidR="006A59FD" w:rsidRPr="006F361F">
        <w:rPr>
          <w:rFonts w:eastAsia="Batang"/>
        </w:rPr>
        <w:t xml:space="preserve"> calculates, but quantitatively much more calculations compared to CPU.</w:t>
      </w:r>
      <w:r w:rsidR="00DB4956" w:rsidRPr="006F361F">
        <w:rPr>
          <w:rFonts w:eastAsia="Batang"/>
        </w:rPr>
        <w:t xml:space="preserve"> Unlike CPUs, which are optimized for a wide variety of tasks and tend to have a smaller number of powerful cores, GPUs have thousands of smaller cores designed for high-throughput parallelism. This architecture allows GPUs to perform many calculations simultaneously, making them highly efficient for tasks that can be broken down into smaller, identical operations.</w:t>
      </w:r>
      <w:r w:rsidR="006A59FD" w:rsidRPr="006F361F">
        <w:rPr>
          <w:rFonts w:eastAsia="Batang"/>
        </w:rPr>
        <w:t xml:space="preserve"> </w:t>
      </w:r>
    </w:p>
    <w:p w14:paraId="721CB756" w14:textId="52B24498" w:rsidR="00DB4956" w:rsidRPr="006F361F" w:rsidRDefault="00DB4956" w:rsidP="00BA1780">
      <w:pPr>
        <w:tabs>
          <w:tab w:val="left" w:pos="187"/>
          <w:tab w:val="left" w:pos="288"/>
          <w:tab w:val="left" w:pos="317"/>
        </w:tabs>
        <w:jc w:val="both"/>
        <w:rPr>
          <w:rFonts w:eastAsia="Batang"/>
        </w:rPr>
      </w:pPr>
    </w:p>
    <w:p w14:paraId="1BFE59DB" w14:textId="192B38F6" w:rsidR="00DB4956" w:rsidRPr="006F361F" w:rsidRDefault="00DB4956" w:rsidP="00BA1780">
      <w:pPr>
        <w:tabs>
          <w:tab w:val="left" w:pos="187"/>
          <w:tab w:val="left" w:pos="288"/>
          <w:tab w:val="left" w:pos="317"/>
        </w:tabs>
        <w:jc w:val="both"/>
        <w:rPr>
          <w:rFonts w:eastAsia="Batang"/>
        </w:rPr>
      </w:pPr>
      <w:r w:rsidRPr="006F361F">
        <w:rPr>
          <w:rFonts w:eastAsia="Batang"/>
        </w:rPr>
        <w:t>Beside of graphics computing, GPUs are also able to accelerate other computing purposes such as sci</w:t>
      </w:r>
      <w:r w:rsidR="00125C7C" w:rsidRPr="006F361F">
        <w:rPr>
          <w:rFonts w:eastAsia="Batang"/>
        </w:rPr>
        <w:t>entific simulation and machine learning. This demand creates new sub-field in computer programming, called GP</w:t>
      </w:r>
      <w:r w:rsidR="00E50676" w:rsidRPr="006F361F">
        <w:rPr>
          <w:rFonts w:eastAsia="Batang"/>
        </w:rPr>
        <w:t>-</w:t>
      </w:r>
      <w:r w:rsidR="00125C7C" w:rsidRPr="006F361F">
        <w:rPr>
          <w:rFonts w:eastAsia="Batang"/>
        </w:rPr>
        <w:t>GPU</w:t>
      </w:r>
      <w:r w:rsidR="00E50676" w:rsidRPr="006F361F">
        <w:rPr>
          <w:rFonts w:eastAsia="Batang"/>
        </w:rPr>
        <w:t xml:space="preserve"> programming</w:t>
      </w:r>
      <w:r w:rsidR="00125C7C" w:rsidRPr="006F361F">
        <w:rPr>
          <w:rFonts w:eastAsia="Batang"/>
        </w:rPr>
        <w:t xml:space="preserve">, </w:t>
      </w:r>
      <w:r w:rsidR="00E50676" w:rsidRPr="006F361F">
        <w:rPr>
          <w:rFonts w:eastAsia="Batang"/>
        </w:rPr>
        <w:t>that stands for</w:t>
      </w:r>
      <w:r w:rsidR="00125C7C" w:rsidRPr="006F361F">
        <w:rPr>
          <w:rFonts w:eastAsia="Batang"/>
        </w:rPr>
        <w:t xml:space="preserve"> </w:t>
      </w:r>
      <w:r w:rsidR="00E50676" w:rsidRPr="006F361F">
        <w:rPr>
          <w:rFonts w:eastAsia="Batang"/>
        </w:rPr>
        <w:t>general-purposed graphics processing unit programming. Its high-throughput parallelism makes GPU suitable for scientific calculation that has massive datasets or extensive matrix calculation.</w:t>
      </w:r>
      <w:r w:rsidR="0064422B" w:rsidRPr="006F361F">
        <w:rPr>
          <w:rFonts w:eastAsia="Batang"/>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jc w:val="both"/>
        <w:rPr>
          <w:rFonts w:eastAsia="Batang"/>
        </w:rPr>
      </w:pPr>
      <w:r w:rsidRPr="006F361F">
        <w:rPr>
          <w:rFonts w:eastAsia="Batang"/>
        </w:rPr>
        <w:tab/>
      </w:r>
      <w:r w:rsidRPr="006F361F">
        <w:rPr>
          <w:rFonts w:eastAsia="Batang"/>
        </w:rPr>
        <w:tab/>
      </w:r>
    </w:p>
    <w:p w14:paraId="2E8C7507" w14:textId="77777777" w:rsidR="00BA1780" w:rsidRPr="006F361F" w:rsidRDefault="00BA1780" w:rsidP="00D77A52">
      <w:pPr>
        <w:tabs>
          <w:tab w:val="left" w:pos="187"/>
          <w:tab w:val="left" w:pos="288"/>
          <w:tab w:val="left" w:pos="317"/>
        </w:tabs>
        <w:jc w:val="center"/>
        <w:rPr>
          <w:rFonts w:eastAsia="Batang"/>
        </w:rPr>
      </w:pPr>
    </w:p>
    <w:p w14:paraId="129D4A0C" w14:textId="372E5F83" w:rsidR="00A80A50" w:rsidRPr="006F361F" w:rsidRDefault="00A80A50" w:rsidP="00A80A50">
      <w:pPr>
        <w:pStyle w:val="Heading3"/>
      </w:pPr>
      <w:bookmarkStart w:id="9" w:name="_Toc182812277"/>
      <w:r w:rsidRPr="006F361F">
        <w:t>CUDA</w:t>
      </w:r>
      <w:bookmarkEnd w:id="9"/>
    </w:p>
    <w:p w14:paraId="4DF1AE11" w14:textId="77777777" w:rsidR="00701DE3" w:rsidRPr="008B09BF" w:rsidRDefault="00701DE3" w:rsidP="00701DE3">
      <w:pPr>
        <w:jc w:val="both"/>
        <w:rPr>
          <w:color w:val="70AD47" w:themeColor="accent6"/>
        </w:rPr>
      </w:pPr>
      <w:r w:rsidRPr="008B09BF">
        <w:rPr>
          <w:color w:val="70AD47" w:themeColor="accent6"/>
        </w:rPr>
        <w:t>CUDA, short for Compute Unified Device Architecture, is a parallel computing platform and programming model developed by NVIDIA. It enables developers to harness the immense computational power of NVIDIA GPUs for general-purpose processing tasks. CUDA is built on the foundation of extending standard C/C++ programming with GPU-specific features, making it accessible for developers already familiar with these languages. It provides APIs and tools that allow fine-</w:t>
      </w:r>
      <w:r w:rsidRPr="008B09BF">
        <w:rPr>
          <w:color w:val="70AD47" w:themeColor="accent6"/>
        </w:rPr>
        <w:lastRenderedPageBreak/>
        <w:t xml:space="preserve">grained control over GPU resources, enabling efficient parallel execution of computationally intensive tasks across thousands of GPU cores.  </w:t>
      </w:r>
    </w:p>
    <w:p w14:paraId="4BAF9618" w14:textId="77777777" w:rsidR="00701DE3" w:rsidRPr="008B09BF" w:rsidRDefault="00701DE3" w:rsidP="00701DE3">
      <w:pPr>
        <w:jc w:val="both"/>
        <w:rPr>
          <w:color w:val="70AD47" w:themeColor="accent6"/>
        </w:rPr>
      </w:pPr>
    </w:p>
    <w:p w14:paraId="5C2652A7" w14:textId="6AA976EE" w:rsidR="00701DE3" w:rsidRPr="008B09BF" w:rsidRDefault="00701DE3" w:rsidP="00701DE3">
      <w:pPr>
        <w:jc w:val="both"/>
        <w:rPr>
          <w:color w:val="70AD47" w:themeColor="accent6"/>
        </w:rPr>
      </w:pPr>
      <w:r w:rsidRPr="008B09BF">
        <w:rPr>
          <w:color w:val="70AD47" w:themeColor="accent6"/>
        </w:rPr>
        <w:t xml:space="preserve">The computational model of CUDA is structured around a hierarchical organization of cores, blocks, and threads. At the highest level, the GPU consists of multiple streaming multiprocessors (SMs), each containing numerous CUDA cores. These cores execute the smallest unit of work in CUDA, referred to as a thread. Threads are grouped into blocks, which can contain hundreds or thousands of threads, depending on the GPU's architecture. Blocks are further organized into a grid, creating a hierarchy that allows the distribution of computational tasks across the entire GPU.  </w:t>
      </w:r>
    </w:p>
    <w:p w14:paraId="6955D3D0" w14:textId="1662810D" w:rsidR="00701DE3" w:rsidRPr="008B09BF" w:rsidRDefault="00701DE3" w:rsidP="008B09BF">
      <w:pPr>
        <w:ind w:firstLine="720"/>
        <w:jc w:val="both"/>
        <w:rPr>
          <w:color w:val="70AD47" w:themeColor="accent6"/>
        </w:rPr>
      </w:pPr>
      <w:r w:rsidRPr="008B09BF">
        <w:rPr>
          <w:color w:val="70AD47" w:themeColor="accent6"/>
        </w:rPr>
        <w:t xml:space="preserve">This hierarchy is essential for mapping complex problems onto the GPU efficiently. Developers can define the number of threads per block and the number of blocks per grid based on the problem's computational requirements and the GPU's hardware limitations. Each thread has a unique thread ID within its block, and each block has a unique block ID within the grid. Using these IDs, CUDA programs can assign specific tasks or data portions to individual threads, ensuring even workload distribution.  </w:t>
      </w:r>
    </w:p>
    <w:p w14:paraId="74E6648B" w14:textId="01693870" w:rsidR="00B027D6" w:rsidRPr="008B09BF" w:rsidRDefault="00701DE3" w:rsidP="008B09BF">
      <w:pPr>
        <w:ind w:firstLine="720"/>
        <w:jc w:val="both"/>
        <w:rPr>
          <w:color w:val="70AD47" w:themeColor="accent6"/>
        </w:rPr>
      </w:pPr>
      <w:r w:rsidRPr="008B09BF">
        <w:rPr>
          <w:color w:val="70AD47" w:themeColor="accent6"/>
        </w:rPr>
        <w:t>The flexibility of CUDA's core-block-thread hierarchy enables scalability and efficiency. By tuning the grid and block dimensions, developers can optimize memory usage and parallelism for diverse applications, from image processing to numerical simulations. This design, combined with CUDA's extensive library ecosystem and advanced debugging tools, makes it a powerful platform for unlocking the full potential of GPU-based computing.</w:t>
      </w:r>
    </w:p>
    <w:p w14:paraId="3CA6D8CF" w14:textId="77777777" w:rsidR="00701DE3" w:rsidRPr="006F361F" w:rsidRDefault="00701DE3" w:rsidP="00701DE3"/>
    <w:p w14:paraId="2B64B503" w14:textId="41A8D97C" w:rsidR="00BA1780" w:rsidRPr="006F361F" w:rsidRDefault="00342FE6" w:rsidP="00A80A50">
      <w:pPr>
        <w:pStyle w:val="Heading3"/>
      </w:pPr>
      <w:bookmarkStart w:id="10" w:name="_Toc182812278"/>
      <w:r>
        <w:t>CellML</w:t>
      </w:r>
      <w:bookmarkEnd w:id="10"/>
    </w:p>
    <w:p w14:paraId="459AA02E" w14:textId="7B63ED0C" w:rsidR="008B09BF" w:rsidRDefault="00DA6D06" w:rsidP="00DA6D06">
      <w:pPr>
        <w:tabs>
          <w:tab w:val="left" w:pos="187"/>
          <w:tab w:val="left" w:pos="288"/>
          <w:tab w:val="left" w:pos="317"/>
        </w:tabs>
        <w:jc w:val="both"/>
        <w:rPr>
          <w:rFonts w:eastAsia="Batang"/>
        </w:rPr>
      </w:pPr>
      <w:bookmarkStart w:id="11" w:name="_Toc49952001"/>
      <w:r w:rsidRPr="00DA6D06">
        <w:rPr>
          <w:rFonts w:eastAsia="Batang"/>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rPr>
        <w:t xml:space="preserve"> </w:t>
      </w:r>
      <w:r w:rsidRPr="00DA6D06">
        <w:rPr>
          <w:rFonts w:eastAsia="Batang"/>
        </w:rPr>
        <w:t xml:space="preserve">Several public databases host extensive collections of CellML models, with the CellML Model Repository being one of the most prominent. Additionally, the </w:t>
      </w:r>
      <w:proofErr w:type="spellStart"/>
      <w:r w:rsidRPr="00DA6D06">
        <w:rPr>
          <w:rFonts w:eastAsia="Batang"/>
        </w:rPr>
        <w:t>BioModels</w:t>
      </w:r>
      <w:proofErr w:type="spellEnd"/>
      <w:r w:rsidRPr="00DA6D06">
        <w:rPr>
          <w:rFonts w:eastAsia="Batang"/>
        </w:rPr>
        <w:t xml:space="preserve"> database includes models converted from the Systems Biology Markup Language (SBML) into CellML, broadening accessibility and compatibility for researchers using these bioinformatics resources.</w:t>
      </w:r>
      <w:r w:rsidR="003D0788">
        <w:rPr>
          <w:rFonts w:eastAsia="Batang"/>
        </w:rPr>
        <w:t xml:space="preserve"> [</w:t>
      </w:r>
      <w:hyperlink r:id="rId15" w:history="1">
        <w:r w:rsidR="003D0788" w:rsidRPr="00263B69">
          <w:rPr>
            <w:rStyle w:val="Hyperlink"/>
            <w:rFonts w:eastAsia="Batang"/>
          </w:rPr>
          <w:t>cite</w:t>
        </w:r>
      </w:hyperlink>
      <w:r w:rsidR="003D0788">
        <w:rPr>
          <w:rFonts w:eastAsia="Batang"/>
        </w:rPr>
        <w:t>] [</w:t>
      </w:r>
      <w:hyperlink r:id="rId16" w:history="1">
        <w:r w:rsidR="003D0788" w:rsidRPr="00263B69">
          <w:rPr>
            <w:rStyle w:val="Hyperlink"/>
            <w:rFonts w:eastAsia="Batang"/>
          </w:rPr>
          <w:t>cite</w:t>
        </w:r>
      </w:hyperlink>
      <w:r w:rsidR="003D0788">
        <w:rPr>
          <w:rFonts w:eastAsia="Batang"/>
        </w:rPr>
        <w:t>] [</w:t>
      </w:r>
      <w:hyperlink r:id="rId17" w:history="1">
        <w:r w:rsidR="003D0788" w:rsidRPr="004150D8">
          <w:rPr>
            <w:rStyle w:val="Hyperlink"/>
            <w:rFonts w:eastAsia="Batang"/>
          </w:rPr>
          <w:t>cite</w:t>
        </w:r>
      </w:hyperlink>
      <w:r w:rsidR="003D0788">
        <w:rPr>
          <w:rFonts w:eastAsia="Batang"/>
        </w:rPr>
        <w:t>]</w:t>
      </w:r>
    </w:p>
    <w:p w14:paraId="4389ECAE" w14:textId="77777777" w:rsidR="008B09BF" w:rsidRDefault="008B09BF">
      <w:pPr>
        <w:spacing w:after="160" w:line="259" w:lineRule="auto"/>
        <w:rPr>
          <w:rFonts w:eastAsia="Batang"/>
        </w:rPr>
      </w:pPr>
      <w:r>
        <w:rPr>
          <w:rFonts w:eastAsia="Batang"/>
        </w:rPr>
        <w:br w:type="page"/>
      </w:r>
    </w:p>
    <w:p w14:paraId="48CCFF1E" w14:textId="77777777" w:rsidR="00BA1780" w:rsidRPr="006F361F" w:rsidRDefault="00BA1780" w:rsidP="00DA6D06">
      <w:pPr>
        <w:tabs>
          <w:tab w:val="left" w:pos="187"/>
          <w:tab w:val="left" w:pos="288"/>
          <w:tab w:val="left" w:pos="317"/>
        </w:tabs>
        <w:jc w:val="both"/>
        <w:rPr>
          <w:rFonts w:eastAsia="Batang"/>
        </w:rPr>
      </w:pPr>
    </w:p>
    <w:p w14:paraId="57FFD8B4" w14:textId="77777777" w:rsidR="00BA1780" w:rsidRPr="006F361F" w:rsidRDefault="00BA1780" w:rsidP="00BA1780">
      <w:pPr>
        <w:tabs>
          <w:tab w:val="left" w:pos="187"/>
          <w:tab w:val="left" w:pos="288"/>
          <w:tab w:val="left" w:pos="317"/>
        </w:tabs>
        <w:jc w:val="both"/>
        <w:rPr>
          <w:rFonts w:eastAsia="Batang"/>
        </w:rPr>
      </w:pPr>
    </w:p>
    <w:p w14:paraId="0D2962FC" w14:textId="77777777" w:rsidR="00BA1780" w:rsidRPr="006F361F" w:rsidRDefault="00BA1780" w:rsidP="00BA1780">
      <w:pPr>
        <w:pStyle w:val="Heading2"/>
      </w:pPr>
      <w:bookmarkStart w:id="12" w:name="_Toc182812279"/>
      <w:bookmarkEnd w:id="11"/>
      <w:r w:rsidRPr="006F361F">
        <w:t>Previous Study</w:t>
      </w:r>
      <w:bookmarkEnd w:id="12"/>
    </w:p>
    <w:p w14:paraId="07C71F1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B8B89CC" w14:textId="716F25AD" w:rsidR="007F2E21" w:rsidRDefault="00BA1780" w:rsidP="007F2E21">
      <w:pPr>
        <w:tabs>
          <w:tab w:val="left" w:pos="187"/>
          <w:tab w:val="left" w:pos="288"/>
          <w:tab w:val="left" w:pos="317"/>
        </w:tabs>
        <w:jc w:val="both"/>
        <w:rPr>
          <w:rFonts w:eastAsia="Batang"/>
        </w:rPr>
      </w:pPr>
      <w:r w:rsidRPr="006F361F">
        <w:rPr>
          <w:rFonts w:eastAsia="Batang"/>
        </w:rPr>
        <w:tab/>
      </w:r>
      <w:r w:rsidRPr="006F361F">
        <w:rPr>
          <w:rFonts w:eastAsia="Batang"/>
        </w:rPr>
        <w:tab/>
      </w:r>
      <w:r w:rsidR="007F2E21" w:rsidRPr="006F361F">
        <w:rPr>
          <w:rFonts w:eastAsia="Batang"/>
        </w:rPr>
        <w:t>Parallelisation in computational biology is not an entirely new concept. The Cells in Silico (</w:t>
      </w:r>
      <w:proofErr w:type="spellStart"/>
      <w:r w:rsidR="007F2E21" w:rsidRPr="006F361F">
        <w:rPr>
          <w:rFonts w:eastAsia="Batang"/>
        </w:rPr>
        <w:t>CiS</w:t>
      </w:r>
      <w:proofErr w:type="spellEnd"/>
      <w:r w:rsidR="007F2E21" w:rsidRPr="006F361F">
        <w:rPr>
          <w:rFonts w:eastAsia="Batang"/>
        </w:rPr>
        <w:t xml:space="preserve">) framework presented by </w:t>
      </w:r>
      <w:proofErr w:type="spellStart"/>
      <w:r w:rsidR="007F2E21" w:rsidRPr="006F361F">
        <w:rPr>
          <w:rFonts w:eastAsia="Batang"/>
        </w:rPr>
        <w:t>Berghoff</w:t>
      </w:r>
      <w:proofErr w:type="spellEnd"/>
      <w:r w:rsidR="007F2E21" w:rsidRPr="006F361F">
        <w:rPr>
          <w:rFonts w:eastAsia="Batang"/>
        </w:rPr>
        <w:t xml:space="preserve"> et al. (2020) [</w:t>
      </w:r>
      <w:hyperlink r:id="rId18" w:history="1">
        <w:r w:rsidR="007F2E21" w:rsidRPr="006F361F">
          <w:rPr>
            <w:rStyle w:val="Hyperlink"/>
            <w:rFonts w:eastAsia="Batang"/>
          </w:rPr>
          <w:t>cite</w:t>
        </w:r>
      </w:hyperlink>
      <w:r w:rsidR="007F2E21" w:rsidRPr="006F361F">
        <w:rPr>
          <w:rFonts w:eastAsia="Batang"/>
        </w:rPr>
        <w:t xml:space="preserve">] offers a tool for simulating the growth and development of biological tissues. The modular and parallel design of </w:t>
      </w:r>
      <w:proofErr w:type="spellStart"/>
      <w:r w:rsidR="007F2E21" w:rsidRPr="006F361F">
        <w:rPr>
          <w:rFonts w:eastAsia="Batang"/>
        </w:rPr>
        <w:t>CiS</w:t>
      </w:r>
      <w:proofErr w:type="spellEnd"/>
      <w:r w:rsidR="007F2E21" w:rsidRPr="006F361F">
        <w:rPr>
          <w:rFonts w:eastAsia="Batang"/>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rPr>
        <w:t>CiS</w:t>
      </w:r>
      <w:proofErr w:type="spellEnd"/>
      <w:r w:rsidR="007F2E21" w:rsidRPr="006F361F">
        <w:rPr>
          <w:rFonts w:eastAsia="Batang"/>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jc w:val="both"/>
        <w:rPr>
          <w:rFonts w:eastAsia="Batang"/>
        </w:rPr>
      </w:pPr>
    </w:p>
    <w:p w14:paraId="73323D02" w14:textId="3BC9679A" w:rsidR="007F2E21" w:rsidRPr="006F361F" w:rsidRDefault="007F2E21" w:rsidP="007F2E21">
      <w:pPr>
        <w:tabs>
          <w:tab w:val="left" w:pos="187"/>
          <w:tab w:val="left" w:pos="288"/>
          <w:tab w:val="left" w:pos="317"/>
        </w:tabs>
        <w:jc w:val="both"/>
        <w:rPr>
          <w:rFonts w:eastAsia="Batang"/>
        </w:rPr>
      </w:pPr>
      <w:r w:rsidRPr="006F361F">
        <w:rPr>
          <w:rFonts w:eastAsia="Batang"/>
        </w:rPr>
        <w:tab/>
        <w:t>Utilisation of GPU in biological cell computing has been explored in previous researches. One of them is from Miguel, et al [</w:t>
      </w:r>
      <w:hyperlink r:id="rId19" w:history="1">
        <w:r w:rsidRPr="006F361F">
          <w:rPr>
            <w:rStyle w:val="Hyperlink"/>
            <w:rFonts w:eastAsia="Batang"/>
          </w:rPr>
          <w:t>cite</w:t>
        </w:r>
      </w:hyperlink>
      <w:r w:rsidRPr="006F361F">
        <w:rPr>
          <w:rFonts w:eastAsia="Batang"/>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rPr>
        <w:t>a</w:t>
      </w:r>
      <w:proofErr w:type="spellEnd"/>
      <w:r w:rsidRPr="006F361F">
        <w:rPr>
          <w:rFonts w:eastAsia="Batang"/>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rPr>
          <w:t>cite</w:t>
        </w:r>
      </w:hyperlink>
      <w:r w:rsidRPr="006F361F">
        <w:rPr>
          <w:rFonts w:eastAsia="Batang"/>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Barth et, al. developed a parallelisation on biochemical simulation of metabolic pathways in their </w:t>
      </w:r>
      <w:proofErr w:type="gramStart"/>
      <w:r w:rsidRPr="006F361F">
        <w:rPr>
          <w:rFonts w:eastAsia="Batang"/>
        </w:rPr>
        <w:t>high level</w:t>
      </w:r>
      <w:proofErr w:type="gramEnd"/>
      <w:r w:rsidRPr="006F361F">
        <w:rPr>
          <w:rFonts w:eastAsia="Batang"/>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rPr>
          <w:t>cite</w:t>
        </w:r>
      </w:hyperlink>
      <w:r w:rsidRPr="006F361F">
        <w:rPr>
          <w:rFonts w:eastAsia="Batang"/>
        </w:rPr>
        <w:t>].</w:t>
      </w:r>
    </w:p>
    <w:p w14:paraId="729AABDC" w14:textId="77777777" w:rsidR="00BA1780" w:rsidRPr="006F361F" w:rsidRDefault="00BA1780" w:rsidP="00BA1780">
      <w:pPr>
        <w:tabs>
          <w:tab w:val="left" w:pos="187"/>
          <w:tab w:val="left" w:pos="288"/>
          <w:tab w:val="left" w:pos="317"/>
        </w:tabs>
        <w:jc w:val="both"/>
        <w:rPr>
          <w:rFonts w:eastAsia="Batang"/>
        </w:rPr>
      </w:pPr>
    </w:p>
    <w:p w14:paraId="32BFFF13" w14:textId="77777777" w:rsidR="00BA1780" w:rsidRPr="006F361F" w:rsidRDefault="00BA1780" w:rsidP="00BA1780">
      <w:pPr>
        <w:pStyle w:val="Heading2"/>
      </w:pPr>
      <w:bookmarkStart w:id="13" w:name="_Toc182812280"/>
      <w:r w:rsidRPr="006F361F">
        <w:t>Objectives</w:t>
      </w:r>
      <w:bookmarkEnd w:id="13"/>
    </w:p>
    <w:p w14:paraId="0AA941F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A544DD7" w14:textId="1FFC6BA4" w:rsidR="003A0A62" w:rsidRPr="003A0A62" w:rsidRDefault="00BA1780" w:rsidP="003A0A62">
      <w:pPr>
        <w:tabs>
          <w:tab w:val="left" w:pos="187"/>
          <w:tab w:val="left" w:pos="288"/>
          <w:tab w:val="left" w:pos="317"/>
        </w:tabs>
        <w:jc w:val="both"/>
        <w:rPr>
          <w:rFonts w:eastAsia="Batang"/>
          <w:color w:val="FF0000"/>
        </w:rPr>
      </w:pPr>
      <w:r w:rsidRPr="006F361F">
        <w:rPr>
          <w:rFonts w:eastAsia="Batang"/>
        </w:rPr>
        <w:tab/>
      </w:r>
      <w:r w:rsidRPr="006F361F">
        <w:rPr>
          <w:rFonts w:eastAsia="Batang"/>
        </w:rPr>
        <w:tab/>
      </w:r>
      <w:r w:rsidR="006072F4" w:rsidRPr="003A0A62">
        <w:rPr>
          <w:rFonts w:eastAsia="Batang"/>
          <w:color w:val="FF0000"/>
        </w:rPr>
        <w:t xml:space="preserve">The research group of Computational Medicine Laboratory (CML) in Kumoh National Institute of Technology (KIT) has </w:t>
      </w:r>
      <w:r w:rsidRPr="003A0A62">
        <w:rPr>
          <w:rFonts w:eastAsia="Batang"/>
          <w:color w:val="FF0000"/>
        </w:rPr>
        <w:t>propose</w:t>
      </w:r>
      <w:r w:rsidR="006072F4" w:rsidRPr="003A0A62">
        <w:rPr>
          <w:rFonts w:eastAsia="Batang"/>
          <w:color w:val="FF0000"/>
        </w:rPr>
        <w:t>d</w:t>
      </w:r>
      <w:r w:rsidRPr="003A0A62">
        <w:rPr>
          <w:rFonts w:eastAsia="Batang"/>
          <w:color w:val="FF0000"/>
        </w:rPr>
        <w:t xml:space="preserve"> computational simulation for drug assessment as follow:</w:t>
      </w:r>
    </w:p>
    <w:p w14:paraId="601F845E" w14:textId="668F8467" w:rsidR="00BA1780" w:rsidRPr="006F361F" w:rsidRDefault="00BA1780" w:rsidP="00BA1780">
      <w:pPr>
        <w:rPr>
          <w:rFonts w:eastAsia="Batang"/>
        </w:rPr>
      </w:pPr>
    </w:p>
    <w:p w14:paraId="3425E629" w14:textId="77777777" w:rsidR="00BA1780" w:rsidRPr="00AF101F" w:rsidRDefault="00BA1780" w:rsidP="00BA1780">
      <w:pPr>
        <w:pStyle w:val="Heading1"/>
        <w:jc w:val="center"/>
        <w:rPr>
          <w:rFonts w:ascii="Batang" w:eastAsia="Batang" w:hAnsi="Batang"/>
        </w:rPr>
      </w:pPr>
      <w:bookmarkStart w:id="14" w:name="_Toc182812281"/>
      <w:r w:rsidRPr="00AF101F">
        <w:rPr>
          <w:rFonts w:ascii="Batang" w:eastAsia="Batang" w:hAnsi="Batang"/>
        </w:rPr>
        <w:t>Methodologies</w:t>
      </w:r>
      <w:bookmarkEnd w:id="14"/>
    </w:p>
    <w:p w14:paraId="2CFB8ED5" w14:textId="77777777" w:rsidR="00BA1780" w:rsidRPr="006F361F" w:rsidRDefault="00BA1780" w:rsidP="00BA1780">
      <w:pPr>
        <w:tabs>
          <w:tab w:val="left" w:pos="187"/>
          <w:tab w:val="left" w:pos="288"/>
          <w:tab w:val="left" w:pos="317"/>
        </w:tabs>
        <w:jc w:val="both"/>
        <w:rPr>
          <w:rFonts w:eastAsia="Batang"/>
        </w:rPr>
      </w:pPr>
    </w:p>
    <w:p w14:paraId="49A35659" w14:textId="1EFD5A30" w:rsidR="00BA1780" w:rsidRPr="00441D55"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r w:rsidR="007D7210" w:rsidRPr="006F361F">
        <w:rPr>
          <w:rFonts w:eastAsia="Batang"/>
        </w:rPr>
        <w:t>Throughout</w:t>
      </w:r>
      <w:r w:rsidRPr="006F361F">
        <w:rPr>
          <w:rFonts w:eastAsia="Batang"/>
        </w:rPr>
        <w:t xml:space="preserve"> this </w:t>
      </w:r>
      <w:r w:rsidR="007D7210" w:rsidRPr="006F361F">
        <w:rPr>
          <w:rFonts w:eastAsia="Batang"/>
        </w:rPr>
        <w:t>chapter</w:t>
      </w:r>
      <w:r w:rsidRPr="006F361F">
        <w:rPr>
          <w:rFonts w:eastAsia="Batang"/>
        </w:rPr>
        <w:t xml:space="preserve">, </w:t>
      </w:r>
      <w:r w:rsidR="00AF39C2" w:rsidRPr="006F361F">
        <w:rPr>
          <w:rFonts w:eastAsia="Batang"/>
        </w:rPr>
        <w:t>the author</w:t>
      </w:r>
      <w:r w:rsidRPr="006F361F">
        <w:rPr>
          <w:rFonts w:eastAsia="Batang"/>
        </w:rPr>
        <w:t xml:space="preserve"> </w:t>
      </w:r>
      <w:r w:rsidR="007D7210" w:rsidRPr="006F361F">
        <w:rPr>
          <w:rFonts w:eastAsia="Batang"/>
        </w:rPr>
        <w:t>explains</w:t>
      </w:r>
      <w:r w:rsidRPr="006F361F">
        <w:rPr>
          <w:rFonts w:eastAsia="Batang"/>
        </w:rPr>
        <w:t xml:space="preserve"> </w:t>
      </w:r>
      <w:r w:rsidR="007D7210" w:rsidRPr="006F361F">
        <w:rPr>
          <w:rFonts w:eastAsia="Batang"/>
        </w:rPr>
        <w:t xml:space="preserve">how to create </w:t>
      </w:r>
      <w:r w:rsidR="006F361F" w:rsidRPr="006F361F">
        <w:rPr>
          <w:rFonts w:eastAsia="Batang"/>
        </w:rPr>
        <w:t>sample-based paralleli</w:t>
      </w:r>
      <w:r w:rsidR="006F361F">
        <w:rPr>
          <w:rFonts w:eastAsia="Batang"/>
        </w:rPr>
        <w:t>s</w:t>
      </w:r>
      <w:r w:rsidR="006F361F" w:rsidRPr="006F361F">
        <w:rPr>
          <w:rFonts w:eastAsia="Batang"/>
        </w:rPr>
        <w:t>ation</w:t>
      </w:r>
      <w:r w:rsidR="006F361F">
        <w:rPr>
          <w:rFonts w:eastAsia="Batang"/>
        </w:rPr>
        <w:t xml:space="preserve"> cardiac cell simulation</w:t>
      </w:r>
      <w:r w:rsidR="006F361F" w:rsidRPr="006F361F">
        <w:rPr>
          <w:rFonts w:eastAsia="Batang"/>
        </w:rPr>
        <w:t xml:space="preserve"> platform</w:t>
      </w:r>
      <w:r w:rsidR="006F361F">
        <w:rPr>
          <w:rFonts w:eastAsia="Batang"/>
        </w:rPr>
        <w:t xml:space="preserve"> on GPU, and</w:t>
      </w:r>
      <w:r w:rsidR="006F361F" w:rsidRPr="006F361F">
        <w:rPr>
          <w:rFonts w:eastAsia="Batang"/>
        </w:rPr>
        <w:t xml:space="preserve"> </w:t>
      </w:r>
      <w:r w:rsidR="007D7210" w:rsidRPr="006F361F">
        <w:rPr>
          <w:rFonts w:eastAsia="Batang"/>
        </w:rPr>
        <w:t xml:space="preserve">parallelise CellML based </w:t>
      </w:r>
      <w:r w:rsidR="007D7210" w:rsidRPr="006F361F">
        <w:rPr>
          <w:rFonts w:eastAsia="Batang"/>
          <w:i/>
          <w:iCs/>
        </w:rPr>
        <w:t>in-silico</w:t>
      </w:r>
      <w:r w:rsidR="007D7210" w:rsidRPr="006F361F">
        <w:rPr>
          <w:rFonts w:eastAsia="Batang"/>
          <w:i/>
          <w:iCs/>
        </w:rPr>
        <w:softHyphen/>
      </w:r>
      <w:r w:rsidR="007D7210" w:rsidRPr="006F361F">
        <w:rPr>
          <w:rFonts w:eastAsia="Batang"/>
        </w:rPr>
        <w:t xml:space="preserve"> cell model</w:t>
      </w:r>
      <w:r w:rsidR="00E33D34">
        <w:rPr>
          <w:rFonts w:eastAsia="Batang"/>
        </w:rPr>
        <w:t xml:space="preserve">. </w:t>
      </w:r>
      <w:r w:rsidR="00DA5080">
        <w:rPr>
          <w:rFonts w:eastAsia="Batang"/>
        </w:rPr>
        <w:t xml:space="preserve">Each subchapter will </w:t>
      </w:r>
      <w:r w:rsidR="00B35179">
        <w:rPr>
          <w:rFonts w:eastAsia="Batang"/>
        </w:rPr>
        <w:t xml:space="preserve">explain in detail development and code conversion process in this research. At the end, a software engineer or other researcher can </w:t>
      </w:r>
      <w:r w:rsidR="00441D55">
        <w:rPr>
          <w:rFonts w:eastAsia="Batang"/>
        </w:rPr>
        <w:t xml:space="preserve">replicate the parallelisation concept and utilise this base to more multi-sample </w:t>
      </w:r>
      <w:r w:rsidR="00441D55">
        <w:rPr>
          <w:rFonts w:eastAsia="Batang"/>
          <w:i/>
          <w:iCs/>
        </w:rPr>
        <w:t>in-silico</w:t>
      </w:r>
      <w:r w:rsidR="00441D55">
        <w:rPr>
          <w:rFonts w:eastAsia="Batang"/>
        </w:rPr>
        <w:t xml:space="preserve"> simulation.</w:t>
      </w:r>
    </w:p>
    <w:p w14:paraId="6A3BBBE6" w14:textId="77777777" w:rsidR="00436EB6" w:rsidRPr="006F361F" w:rsidRDefault="00436EB6" w:rsidP="00AF39C2">
      <w:pPr>
        <w:tabs>
          <w:tab w:val="left" w:pos="187"/>
          <w:tab w:val="left" w:pos="288"/>
          <w:tab w:val="left" w:pos="317"/>
        </w:tabs>
        <w:jc w:val="both"/>
        <w:rPr>
          <w:rFonts w:eastAsia="Batang"/>
        </w:rPr>
      </w:pPr>
    </w:p>
    <w:p w14:paraId="4E750BB2" w14:textId="77777777" w:rsidR="003A0A62" w:rsidRDefault="008E315B" w:rsidP="008E315B">
      <w:pPr>
        <w:pStyle w:val="Heading2"/>
      </w:pPr>
      <w:bookmarkStart w:id="15" w:name="_Toc182812282"/>
      <w:r>
        <w:t>Generating C Code from CellML</w:t>
      </w:r>
      <w:bookmarkEnd w:id="15"/>
    </w:p>
    <w:p w14:paraId="2A846955" w14:textId="0F308E5B" w:rsidR="00BA1780" w:rsidRPr="008E315B" w:rsidRDefault="00BA1780" w:rsidP="003A0A62">
      <w:pPr>
        <w:pStyle w:val="Heading2"/>
        <w:numPr>
          <w:ilvl w:val="0"/>
          <w:numId w:val="0"/>
        </w:numPr>
      </w:pPr>
      <w:r w:rsidRPr="008E315B">
        <w:rPr>
          <w:sz w:val="24"/>
          <w:szCs w:val="24"/>
        </w:rPr>
        <w:tab/>
      </w:r>
    </w:p>
    <w:p w14:paraId="0B229370" w14:textId="60A2AEBD" w:rsidR="00495219" w:rsidRDefault="003A0A62" w:rsidP="00E27672">
      <w:pPr>
        <w:tabs>
          <w:tab w:val="left" w:pos="187"/>
          <w:tab w:val="left" w:pos="288"/>
          <w:tab w:val="left" w:pos="317"/>
        </w:tabs>
        <w:jc w:val="both"/>
        <w:rPr>
          <w:rFonts w:eastAsia="Batang"/>
        </w:rPr>
      </w:pPr>
      <w:r>
        <w:rPr>
          <w:rFonts w:eastAsia="Batang"/>
        </w:rPr>
        <w:tab/>
      </w:r>
      <w:r w:rsidR="001B3AB4">
        <w:rPr>
          <w:rFonts w:eastAsia="Batang"/>
        </w:rPr>
        <w:t xml:space="preserve">In order to generate codes in various programming language based on </w:t>
      </w:r>
      <w:proofErr w:type="spellStart"/>
      <w:r w:rsidR="001B3AB4">
        <w:rPr>
          <w:rFonts w:eastAsia="Batang"/>
        </w:rPr>
        <w:t>CellML’s</w:t>
      </w:r>
      <w:proofErr w:type="spellEnd"/>
      <w:r w:rsidR="001B3AB4">
        <w:rPr>
          <w:rFonts w:eastAsia="Batang"/>
        </w:rPr>
        <w:t xml:space="preserve"> XML, we can use various </w:t>
      </w:r>
      <w:proofErr w:type="gramStart"/>
      <w:r w:rsidR="001B3AB4">
        <w:rPr>
          <w:rFonts w:eastAsia="Batang"/>
        </w:rPr>
        <w:t>third party</w:t>
      </w:r>
      <w:proofErr w:type="gramEnd"/>
      <w:r w:rsidR="001B3AB4">
        <w:rPr>
          <w:rFonts w:eastAsia="Batang"/>
        </w:rPr>
        <w:t xml:space="preserve"> libraries or application. One of the most popular application is </w:t>
      </w:r>
      <w:proofErr w:type="spellStart"/>
      <w:r w:rsidR="001B3AB4">
        <w:rPr>
          <w:rFonts w:eastAsia="Batang"/>
        </w:rPr>
        <w:t>OpenCOR</w:t>
      </w:r>
      <w:proofErr w:type="spellEnd"/>
      <w:r w:rsidR="001B3AB4">
        <w:rPr>
          <w:rFonts w:eastAsia="Batang"/>
        </w:rPr>
        <w:t xml:space="preserve">. </w:t>
      </w:r>
      <w:proofErr w:type="spellStart"/>
      <w:r w:rsidR="00E27672" w:rsidRPr="00E27672">
        <w:rPr>
          <w:rFonts w:eastAsia="Batang"/>
        </w:rPr>
        <w:t>OpenCOR</w:t>
      </w:r>
      <w:proofErr w:type="spellEnd"/>
      <w:r w:rsidR="00E27672" w:rsidRPr="00E27672">
        <w:rPr>
          <w:rFonts w:eastAsia="Batang"/>
        </w:rPr>
        <w:t xml:space="preserve"> is a versatile software tool designed for </w:t>
      </w:r>
      <w:proofErr w:type="spellStart"/>
      <w:r w:rsidR="00E27672" w:rsidRPr="00E27672">
        <w:rPr>
          <w:rFonts w:eastAsia="Batang"/>
        </w:rPr>
        <w:t>modeling</w:t>
      </w:r>
      <w:proofErr w:type="spellEnd"/>
      <w:r w:rsidR="00E27672" w:rsidRPr="00E27672">
        <w:rPr>
          <w:rFonts w:eastAsia="Batang"/>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rPr>
        <w:t xml:space="preserve"> </w:t>
      </w:r>
      <w:r w:rsidR="00E27672" w:rsidRPr="00E27672">
        <w:rPr>
          <w:rFonts w:eastAsia="Batang"/>
        </w:rPr>
        <w:t xml:space="preserve">In addition to generating C code, </w:t>
      </w:r>
      <w:proofErr w:type="spellStart"/>
      <w:r w:rsidR="00E27672" w:rsidRPr="00E27672">
        <w:rPr>
          <w:rFonts w:eastAsia="Batang"/>
        </w:rPr>
        <w:t>OpenCOR</w:t>
      </w:r>
      <w:proofErr w:type="spellEnd"/>
      <w:r w:rsidR="00E27672" w:rsidRPr="00E27672">
        <w:rPr>
          <w:rFonts w:eastAsia="Batang"/>
        </w:rPr>
        <w:t xml:space="preserve"> supports model editing, </w:t>
      </w:r>
      <w:r w:rsidR="00EB3947">
        <w:rPr>
          <w:rFonts w:eastAsia="Batang"/>
        </w:rPr>
        <w:t xml:space="preserve">running </w:t>
      </w:r>
      <w:r w:rsidR="00E27672" w:rsidRPr="00E27672">
        <w:rPr>
          <w:rFonts w:eastAsia="Batang"/>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rPr>
        <w:t>OpenCOR</w:t>
      </w:r>
      <w:proofErr w:type="spellEnd"/>
      <w:r w:rsidR="00E27672" w:rsidRPr="00E27672">
        <w:rPr>
          <w:rFonts w:eastAsia="Batang"/>
        </w:rPr>
        <w:t>, users can streamline the process of implementing CellML models into broader computational workflows, such as those involving high-performance computing or in-silico drug testing.</w:t>
      </w:r>
      <w:r w:rsidR="00EB3947">
        <w:rPr>
          <w:rFonts w:eastAsia="Batang"/>
        </w:rPr>
        <w:t xml:space="preserve"> Results from this GPU modification will also </w:t>
      </w:r>
      <w:proofErr w:type="gramStart"/>
      <w:r w:rsidR="00EB3947">
        <w:rPr>
          <w:rFonts w:eastAsia="Batang"/>
        </w:rPr>
        <w:t>validated</w:t>
      </w:r>
      <w:proofErr w:type="gramEnd"/>
      <w:r w:rsidR="00EB3947">
        <w:rPr>
          <w:rFonts w:eastAsia="Batang"/>
        </w:rPr>
        <w:t xml:space="preserve"> using </w:t>
      </w:r>
      <w:proofErr w:type="spellStart"/>
      <w:r w:rsidR="00EB3947">
        <w:rPr>
          <w:rFonts w:eastAsia="Batang"/>
        </w:rPr>
        <w:t>OpenCOR’s</w:t>
      </w:r>
      <w:proofErr w:type="spellEnd"/>
      <w:r w:rsidR="00EB3947">
        <w:rPr>
          <w:rFonts w:eastAsia="Batang"/>
        </w:rPr>
        <w:t xml:space="preserve"> result.</w:t>
      </w:r>
      <w:r>
        <w:rPr>
          <w:rFonts w:eastAsia="Batang"/>
        </w:rPr>
        <w:t xml:space="preserve"> </w:t>
      </w:r>
    </w:p>
    <w:p w14:paraId="5C16741B" w14:textId="77777777" w:rsidR="0039487C" w:rsidRDefault="0039487C" w:rsidP="00E27672">
      <w:pPr>
        <w:tabs>
          <w:tab w:val="left" w:pos="187"/>
          <w:tab w:val="left" w:pos="288"/>
          <w:tab w:val="left" w:pos="317"/>
        </w:tabs>
        <w:jc w:val="both"/>
        <w:rPr>
          <w:rFonts w:eastAsia="Batang"/>
        </w:rPr>
      </w:pPr>
    </w:p>
    <w:p w14:paraId="6EE25669" w14:textId="5D6B6429" w:rsidR="00A60674" w:rsidRDefault="00495219" w:rsidP="004D5D2C">
      <w:pPr>
        <w:tabs>
          <w:tab w:val="left" w:pos="187"/>
          <w:tab w:val="left" w:pos="288"/>
          <w:tab w:val="left" w:pos="317"/>
        </w:tabs>
        <w:jc w:val="both"/>
        <w:rPr>
          <w:rFonts w:eastAsia="Batang"/>
        </w:rPr>
      </w:pPr>
      <w:r>
        <w:rPr>
          <w:rFonts w:eastAsia="Batang"/>
        </w:rPr>
        <w:tab/>
        <w:t xml:space="preserve">This research involves three different cell models. O’Hara-Rudy 2011, 2017 and Tomek. </w:t>
      </w:r>
      <w:r w:rsidR="003419B3">
        <w:rPr>
          <w:rFonts w:eastAsia="Batang"/>
        </w:rPr>
        <w:t xml:space="preserve">After installing </w:t>
      </w:r>
      <w:proofErr w:type="spellStart"/>
      <w:r w:rsidR="003419B3">
        <w:rPr>
          <w:rFonts w:eastAsia="Batang"/>
        </w:rPr>
        <w:t>OpenCOR</w:t>
      </w:r>
      <w:proofErr w:type="spellEnd"/>
      <w:r w:rsidR="003419B3">
        <w:rPr>
          <w:rFonts w:eastAsia="Batang"/>
        </w:rPr>
        <w:t>, open the application and search for these three cell models</w:t>
      </w:r>
      <w:r w:rsidR="0039487C">
        <w:rPr>
          <w:rFonts w:eastAsia="Batang"/>
        </w:rPr>
        <w:t xml:space="preserve"> in the search bar on top left corner (PMR)</w:t>
      </w:r>
      <w:r w:rsidR="003419B3">
        <w:rPr>
          <w:rFonts w:eastAsia="Batang"/>
        </w:rPr>
        <w:t xml:space="preserve">. </w:t>
      </w:r>
      <w:r w:rsidR="0039487C">
        <w:rPr>
          <w:rFonts w:eastAsia="Batang"/>
        </w:rPr>
        <w:t xml:space="preserve">Select </w:t>
      </w:r>
      <w:r w:rsidR="00544AE6">
        <w:rPr>
          <w:rFonts w:eastAsia="Batang"/>
        </w:rPr>
        <w:t xml:space="preserve">file </w:t>
      </w:r>
      <w:proofErr w:type="gramStart"/>
      <w:r w:rsidR="00544AE6">
        <w:rPr>
          <w:rFonts w:eastAsia="Batang"/>
        </w:rPr>
        <w:t>with .</w:t>
      </w:r>
      <w:proofErr w:type="spellStart"/>
      <w:r w:rsidR="00544AE6">
        <w:rPr>
          <w:rFonts w:eastAsia="Batang"/>
        </w:rPr>
        <w:t>cellml</w:t>
      </w:r>
      <w:proofErr w:type="spellEnd"/>
      <w:proofErr w:type="gramEnd"/>
      <w:r w:rsidR="00544AE6">
        <w:rPr>
          <w:rFonts w:eastAsia="Batang"/>
        </w:rPr>
        <w:t xml:space="preserve"> extension.</w:t>
      </w:r>
      <w:r w:rsidR="008F2418">
        <w:rPr>
          <w:rFonts w:eastAsia="Batang"/>
        </w:rPr>
        <w:t xml:space="preserve"> Select tools, and export the CellML file to C code.</w:t>
      </w:r>
      <w:r w:rsidR="00A60674">
        <w:rPr>
          <w:rFonts w:eastAsia="Batang"/>
        </w:rPr>
        <w:t xml:space="preserve"> Figure </w:t>
      </w:r>
      <w:r w:rsidR="00A148AF">
        <w:rPr>
          <w:rFonts w:eastAsia="Batang"/>
        </w:rPr>
        <w:t>2.1</w:t>
      </w:r>
      <w:r w:rsidR="00A60674">
        <w:rPr>
          <w:rFonts w:eastAsia="Batang"/>
        </w:rPr>
        <w:t xml:space="preserve"> shows the </w:t>
      </w:r>
      <w:proofErr w:type="spellStart"/>
      <w:r w:rsidR="00A60674">
        <w:rPr>
          <w:rFonts w:eastAsia="Batang"/>
        </w:rPr>
        <w:t>OpenCOR</w:t>
      </w:r>
      <w:proofErr w:type="spellEnd"/>
      <w:r w:rsidR="00A60674">
        <w:rPr>
          <w:rFonts w:eastAsia="Batang"/>
        </w:rPr>
        <w:t xml:space="preserve"> GUI on MacOS.</w:t>
      </w:r>
    </w:p>
    <w:p w14:paraId="0AC8A41E" w14:textId="4E4CB7FD" w:rsidR="00A60674" w:rsidRDefault="00A60674" w:rsidP="00E27672">
      <w:pPr>
        <w:tabs>
          <w:tab w:val="left" w:pos="187"/>
          <w:tab w:val="left" w:pos="288"/>
          <w:tab w:val="left" w:pos="317"/>
        </w:tabs>
        <w:jc w:val="both"/>
        <w:rPr>
          <w:rFonts w:eastAsia="Batang"/>
        </w:rPr>
      </w:pPr>
    </w:p>
    <w:p w14:paraId="703B3B60" w14:textId="74343C18" w:rsidR="00A60674" w:rsidRDefault="00A60674" w:rsidP="00E27672">
      <w:pPr>
        <w:tabs>
          <w:tab w:val="left" w:pos="187"/>
          <w:tab w:val="left" w:pos="288"/>
          <w:tab w:val="left" w:pos="317"/>
        </w:tabs>
        <w:jc w:val="both"/>
        <w:rPr>
          <w:rFonts w:eastAsia="Batang"/>
        </w:rPr>
      </w:pPr>
      <w:r>
        <w:rPr>
          <w:rFonts w:eastAsia="Batang"/>
          <w:noProof/>
        </w:rPr>
        <w:lastRenderedPageBreak/>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5463FB94" w14:textId="5F0D7465" w:rsidR="00161549" w:rsidRPr="004D5D2C" w:rsidRDefault="004D5D2C" w:rsidP="004D5D2C">
      <w:pPr>
        <w:pStyle w:val="Caption"/>
        <w:rPr>
          <w:lang w:val="en-US"/>
        </w:rPr>
      </w:pPr>
      <w:bookmarkStart w:id="16" w:name="_Toc182814237"/>
      <w:r w:rsidRPr="006F361F">
        <w:t xml:space="preserve">[Figure </w:t>
      </w:r>
      <w:r>
        <w:t>2.</w:t>
      </w:r>
      <w:r w:rsidRPr="006F361F">
        <w:fldChar w:fldCharType="begin"/>
      </w:r>
      <w:r w:rsidRPr="006F361F">
        <w:instrText xml:space="preserve"> SEQ [Figure_3. \* ARABIC </w:instrText>
      </w:r>
      <w:r w:rsidRPr="006F361F">
        <w:fldChar w:fldCharType="separate"/>
      </w:r>
      <w:r w:rsidRPr="006F361F">
        <w:rPr>
          <w:noProof/>
        </w:rPr>
        <w:t>1</w:t>
      </w:r>
      <w:r w:rsidRPr="006F361F">
        <w:rPr>
          <w:noProof/>
        </w:rPr>
        <w:fldChar w:fldCharType="end"/>
      </w:r>
      <w:r w:rsidRPr="006F361F">
        <w:t xml:space="preserve">] </w:t>
      </w:r>
      <w:proofErr w:type="spellStart"/>
      <w:r>
        <w:t>OpenCOR</w:t>
      </w:r>
      <w:proofErr w:type="spellEnd"/>
      <w:r>
        <w:t xml:space="preserve"> interface when selecting Tomek model and converting it to C codes on MacOS.</w:t>
      </w:r>
      <w:bookmarkEnd w:id="16"/>
    </w:p>
    <w:p w14:paraId="0475C0D3" w14:textId="1AB73914" w:rsidR="00A60674" w:rsidRDefault="0059514B" w:rsidP="004A41CC">
      <w:pPr>
        <w:tabs>
          <w:tab w:val="left" w:pos="187"/>
          <w:tab w:val="left" w:pos="288"/>
          <w:tab w:val="left" w:pos="317"/>
        </w:tabs>
        <w:jc w:val="both"/>
        <w:rPr>
          <w:rFonts w:eastAsia="Batang"/>
        </w:rPr>
      </w:pPr>
      <w:r>
        <w:rPr>
          <w:rFonts w:eastAsia="Batang"/>
        </w:rPr>
        <w:t>Having the C code of the cell model is important because CUDA programming uses</w:t>
      </w:r>
      <w:r w:rsidR="00F70173">
        <w:rPr>
          <w:rFonts w:eastAsia="Batang"/>
        </w:rPr>
        <w:t xml:space="preserve"> .cu format, that is similar to C</w:t>
      </w:r>
      <w:r w:rsidR="002478A8">
        <w:rPr>
          <w:rFonts w:eastAsia="Batang"/>
        </w:rPr>
        <w:t xml:space="preserve">. </w:t>
      </w:r>
      <w:r w:rsidR="004A41CC" w:rsidRPr="004A41CC">
        <w:rPr>
          <w:rFonts w:eastAsia="Batang"/>
        </w:rPr>
        <w:t>CUDA is built upon C/C++, extending it for GPU programming. Both use C syntax as their base language</w:t>
      </w:r>
      <w:r w:rsidR="00582D77">
        <w:rPr>
          <w:rFonts w:eastAsia="Batang"/>
        </w:rPr>
        <w:t>, m</w:t>
      </w:r>
      <w:r w:rsidR="00582D77" w:rsidRPr="00582D77">
        <w:rPr>
          <w:rFonts w:eastAsia="Batang"/>
        </w:rPr>
        <w:t>any fundamental syntax elements like loops, conditionals,</w:t>
      </w:r>
      <w:r w:rsidR="00415721">
        <w:rPr>
          <w:rFonts w:eastAsia="Batang"/>
        </w:rPr>
        <w:t xml:space="preserve"> functions,</w:t>
      </w:r>
      <w:r w:rsidR="00582D77" w:rsidRPr="00582D77">
        <w:rPr>
          <w:rFonts w:eastAsia="Batang"/>
        </w:rPr>
        <w:t xml:space="preserve"> and function definitions are similar in both CUDA and C</w:t>
      </w:r>
      <w:r w:rsidR="00D86EB3">
        <w:rPr>
          <w:rFonts w:eastAsia="Batang"/>
        </w:rPr>
        <w:t>.</w:t>
      </w:r>
      <w:r w:rsidR="00415721">
        <w:rPr>
          <w:rFonts w:eastAsia="Batang"/>
        </w:rPr>
        <w:t xml:space="preserve"> </w:t>
      </w:r>
      <w:r w:rsidR="00415721" w:rsidRPr="00415721">
        <w:rPr>
          <w:rFonts w:eastAsia="Batang"/>
        </w:rPr>
        <w:t>CUDA programs include host code that runs on the CPU, which is essentially standard C/C++ code</w:t>
      </w:r>
      <w:r w:rsidR="00415721">
        <w:rPr>
          <w:rFonts w:eastAsia="Batang"/>
        </w:rPr>
        <w:t xml:space="preserve">. </w:t>
      </w:r>
      <w:r w:rsidR="00D86EB3">
        <w:rPr>
          <w:rFonts w:eastAsia="Batang"/>
        </w:rPr>
        <w:t xml:space="preserve"> </w:t>
      </w:r>
      <w:r w:rsidR="00415721" w:rsidRPr="00415721">
        <w:rPr>
          <w:rFonts w:eastAsia="Batang"/>
        </w:rPr>
        <w:t>For programmers familiar with C/C++, CUDA maintains a relatively low learning curve by building upon familiar concepts</w:t>
      </w:r>
      <w:r w:rsidR="00161549">
        <w:rPr>
          <w:rFonts w:eastAsia="Batang"/>
        </w:rPr>
        <w:t>, only adding memory allocation and parallel processing paradigms.</w:t>
      </w:r>
    </w:p>
    <w:p w14:paraId="021585B7" w14:textId="77777777" w:rsidR="00161549" w:rsidRPr="006F361F" w:rsidRDefault="00161549" w:rsidP="004A41CC">
      <w:pPr>
        <w:tabs>
          <w:tab w:val="left" w:pos="187"/>
          <w:tab w:val="left" w:pos="288"/>
          <w:tab w:val="left" w:pos="317"/>
        </w:tabs>
        <w:jc w:val="both"/>
        <w:rPr>
          <w:rFonts w:eastAsia="Batang"/>
        </w:rPr>
      </w:pPr>
    </w:p>
    <w:p w14:paraId="33DC7704" w14:textId="5759AB06" w:rsidR="00BA1780" w:rsidRPr="008E315B" w:rsidRDefault="008E315B" w:rsidP="008E315B">
      <w:pPr>
        <w:pStyle w:val="Heading2"/>
      </w:pPr>
      <w:bookmarkStart w:id="17" w:name="_Toc182812283"/>
      <w:r>
        <w:t xml:space="preserve">GPU Memory Adjustment and </w:t>
      </w:r>
      <w:proofErr w:type="spellStart"/>
      <w:r>
        <w:t>Offseting</w:t>
      </w:r>
      <w:bookmarkEnd w:id="17"/>
      <w:proofErr w:type="spellEnd"/>
    </w:p>
    <w:p w14:paraId="1D4ADC38" w14:textId="77777777" w:rsidR="005E79AE" w:rsidRPr="00B6076C" w:rsidRDefault="0041153A" w:rsidP="005E79AE">
      <w:pPr>
        <w:tabs>
          <w:tab w:val="left" w:pos="187"/>
          <w:tab w:val="left" w:pos="288"/>
          <w:tab w:val="left" w:pos="317"/>
          <w:tab w:val="left" w:pos="2430"/>
        </w:tabs>
        <w:jc w:val="both"/>
        <w:rPr>
          <w:rFonts w:eastAsia="Batang"/>
          <w:color w:val="00B050"/>
        </w:rPr>
      </w:pPr>
      <w:r>
        <w:rPr>
          <w:rFonts w:eastAsia="Batang"/>
        </w:rPr>
        <w:tab/>
      </w:r>
      <w:r w:rsidR="005E79AE" w:rsidRPr="00B6076C">
        <w:rPr>
          <w:rFonts w:eastAsia="Batang"/>
          <w:color w:val="00B050"/>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5BEF00BF" w14:textId="77777777" w:rsidR="005E79AE" w:rsidRPr="00B6076C" w:rsidRDefault="005E79AE" w:rsidP="005E79AE">
      <w:pPr>
        <w:tabs>
          <w:tab w:val="left" w:pos="187"/>
          <w:tab w:val="left" w:pos="288"/>
          <w:tab w:val="left" w:pos="317"/>
          <w:tab w:val="left" w:pos="2430"/>
        </w:tabs>
        <w:jc w:val="both"/>
        <w:rPr>
          <w:rFonts w:eastAsia="Batang"/>
          <w:color w:val="00B050"/>
        </w:rPr>
      </w:pPr>
    </w:p>
    <w:p w14:paraId="7AFC8643" w14:textId="77777777" w:rsidR="005E79AE" w:rsidRPr="00B6076C" w:rsidRDefault="005E79AE" w:rsidP="005E79AE">
      <w:pPr>
        <w:tabs>
          <w:tab w:val="left" w:pos="187"/>
          <w:tab w:val="left" w:pos="288"/>
          <w:tab w:val="left" w:pos="317"/>
          <w:tab w:val="left" w:pos="2430"/>
        </w:tabs>
        <w:jc w:val="both"/>
        <w:rPr>
          <w:rFonts w:eastAsia="Batang"/>
          <w:color w:val="00B050"/>
        </w:rPr>
      </w:pPr>
      <w:r w:rsidRPr="00B6076C">
        <w:rPr>
          <w:rFonts w:eastAsia="Batang"/>
          <w:color w:val="00B050"/>
        </w:rPr>
        <w:t xml:space="preserve">Memory adjustment involves allocating and aligning data in a way that minimizes access latency and maximizes memory throughput. For instance, global memory, though large, has higher access latency and benefits from coalesced memory access patterns, where threads access memory in a sequential and aligned manner. In </w:t>
      </w:r>
      <w:r w:rsidRPr="00B6076C">
        <w:rPr>
          <w:rFonts w:eastAsia="Batang"/>
          <w:color w:val="00B050"/>
        </w:rPr>
        <w:lastRenderedPageBreak/>
        <w:t>contrast, shared memory, which resides on-chip, is much faster but limited in size, making it ideal for frequently accessed data within thread blocks.</w:t>
      </w:r>
    </w:p>
    <w:p w14:paraId="44B7A13D" w14:textId="77777777" w:rsidR="005E79AE" w:rsidRPr="00B6076C" w:rsidRDefault="005E79AE" w:rsidP="005E79AE">
      <w:pPr>
        <w:tabs>
          <w:tab w:val="left" w:pos="187"/>
          <w:tab w:val="left" w:pos="288"/>
          <w:tab w:val="left" w:pos="317"/>
          <w:tab w:val="left" w:pos="2430"/>
        </w:tabs>
        <w:jc w:val="both"/>
        <w:rPr>
          <w:rFonts w:eastAsia="Batang"/>
          <w:color w:val="00B050"/>
        </w:rPr>
      </w:pPr>
    </w:p>
    <w:p w14:paraId="772EB89B" w14:textId="79287B5E" w:rsidR="002633CD" w:rsidRDefault="005E79AE" w:rsidP="005E79AE">
      <w:pPr>
        <w:tabs>
          <w:tab w:val="left" w:pos="187"/>
          <w:tab w:val="left" w:pos="288"/>
          <w:tab w:val="left" w:pos="317"/>
          <w:tab w:val="left" w:pos="2430"/>
        </w:tabs>
        <w:jc w:val="both"/>
        <w:rPr>
          <w:rFonts w:eastAsia="Batang"/>
        </w:rPr>
      </w:pPr>
      <w:r w:rsidRPr="00B6076C">
        <w:rPr>
          <w:rFonts w:eastAsia="Batang"/>
          <w:color w:val="00B050"/>
        </w:rPr>
        <w:t>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threads and blocks, ensuring each thread processes its designated segment efficiently</w:t>
      </w:r>
      <w:r w:rsidR="003511B0">
        <w:rPr>
          <w:rFonts w:eastAsia="Batang"/>
          <w:color w:val="00B050"/>
        </w:rPr>
        <w:t xml:space="preserve"> and correctly</w:t>
      </w:r>
      <w:r w:rsidRPr="00B6076C">
        <w:rPr>
          <w:rFonts w:eastAsia="Batang"/>
          <w:color w:val="00B050"/>
        </w:rPr>
        <w:t xml:space="preserve">. </w:t>
      </w:r>
      <w:r w:rsidR="00466C49">
        <w:rPr>
          <w:rFonts w:eastAsia="Batang"/>
        </w:rPr>
        <w:t xml:space="preserve">In this research, </w:t>
      </w:r>
      <w:proofErr w:type="spellStart"/>
      <w:r w:rsidR="00466C49">
        <w:rPr>
          <w:rFonts w:eastAsia="Batang"/>
        </w:rPr>
        <w:t>o</w:t>
      </w:r>
      <w:r w:rsidR="003511B0">
        <w:rPr>
          <w:rFonts w:eastAsia="Batang"/>
        </w:rPr>
        <w:t>ffseting</w:t>
      </w:r>
      <w:proofErr w:type="spellEnd"/>
      <w:r w:rsidR="003511B0">
        <w:rPr>
          <w:rFonts w:eastAsia="Batang"/>
        </w:rPr>
        <w:t xml:space="preserve"> implemented to simplify any multi-</w:t>
      </w:r>
      <w:proofErr w:type="spellStart"/>
      <w:r w:rsidR="003511B0">
        <w:rPr>
          <w:rFonts w:eastAsia="Batang"/>
        </w:rPr>
        <w:t>dimentional</w:t>
      </w:r>
      <w:proofErr w:type="spellEnd"/>
      <w:r w:rsidR="003511B0">
        <w:rPr>
          <w:rFonts w:eastAsia="Batang"/>
        </w:rPr>
        <w:t xml:space="preserve"> input. </w:t>
      </w:r>
      <w:r w:rsidR="00BF6E58">
        <w:rPr>
          <w:rFonts w:eastAsia="Batang"/>
        </w:rPr>
        <w:t xml:space="preserve">In order to enhance the efficiency of drug cardiotoxicity </w:t>
      </w:r>
      <w:r w:rsidR="00F96445">
        <w:rPr>
          <w:rFonts w:eastAsia="Batang"/>
        </w:rPr>
        <w:t>prediction, utilising multi-sample simulation is crucial.</w:t>
      </w:r>
      <w:r w:rsidR="00D747F6">
        <w:rPr>
          <w:rFonts w:eastAsia="Batang"/>
        </w:rPr>
        <w:t xml:space="preserve"> </w:t>
      </w:r>
      <w:r w:rsidR="00466C49">
        <w:rPr>
          <w:rFonts w:eastAsia="Batang"/>
        </w:rPr>
        <w:t xml:space="preserve">Cell model code from </w:t>
      </w:r>
      <w:proofErr w:type="spellStart"/>
      <w:r w:rsidR="00466C49">
        <w:rPr>
          <w:rFonts w:eastAsia="Batang"/>
        </w:rPr>
        <w:t>OpenCOR</w:t>
      </w:r>
      <w:proofErr w:type="spellEnd"/>
      <w:r w:rsidR="00466C49">
        <w:rPr>
          <w:rFonts w:eastAsia="Batang"/>
        </w:rPr>
        <w:t xml:space="preserve"> is only designed</w:t>
      </w:r>
      <w:r w:rsidR="00B83BD6">
        <w:rPr>
          <w:rFonts w:eastAsia="Batang"/>
        </w:rPr>
        <w:t xml:space="preserve"> for single sample simulation, then conversion should be </w:t>
      </w:r>
      <w:r w:rsidR="00E36F74">
        <w:rPr>
          <w:rFonts w:eastAsia="Batang"/>
        </w:rPr>
        <w:t>applied</w:t>
      </w:r>
      <w:r w:rsidR="00B83BD6">
        <w:rPr>
          <w:rFonts w:eastAsia="Batang"/>
        </w:rPr>
        <w:t>.</w:t>
      </w:r>
      <w:r w:rsidR="0085055F">
        <w:rPr>
          <w:rFonts w:eastAsia="Batang"/>
        </w:rPr>
        <w:t xml:space="preserve"> </w:t>
      </w:r>
      <w:r w:rsidR="00D07E9E">
        <w:rPr>
          <w:rFonts w:eastAsia="Batang"/>
        </w:rPr>
        <w:t xml:space="preserve">On the other side, simplicity from the </w:t>
      </w:r>
      <w:proofErr w:type="spellStart"/>
      <w:r w:rsidR="00D07E9E">
        <w:rPr>
          <w:rFonts w:eastAsia="Batang"/>
        </w:rPr>
        <w:t>OpenCOR</w:t>
      </w:r>
      <w:proofErr w:type="spellEnd"/>
      <w:r w:rsidR="00D07E9E">
        <w:rPr>
          <w:rFonts w:eastAsia="Batang"/>
        </w:rPr>
        <w:t xml:space="preserve"> should be maintained.</w:t>
      </w:r>
      <w:r w:rsidR="00C74D4C">
        <w:rPr>
          <w:rFonts w:eastAsia="Batang"/>
        </w:rPr>
        <w:t xml:space="preserve"> </w:t>
      </w:r>
      <w:proofErr w:type="gramStart"/>
      <w:r w:rsidR="00C74D4C">
        <w:rPr>
          <w:rFonts w:eastAsia="Batang"/>
        </w:rPr>
        <w:t>Also</w:t>
      </w:r>
      <w:proofErr w:type="gramEnd"/>
      <w:r w:rsidR="00C74D4C">
        <w:rPr>
          <w:rFonts w:eastAsia="Batang"/>
        </w:rPr>
        <w:t xml:space="preserve"> in the previous iteration of drug toxicity </w:t>
      </w:r>
      <w:r w:rsidR="00C74D4C" w:rsidRPr="00600402">
        <w:rPr>
          <w:rFonts w:eastAsia="Batang"/>
          <w:i/>
          <w:iCs/>
        </w:rPr>
        <w:t>in-silico</w:t>
      </w:r>
      <w:r w:rsidR="00C74D4C">
        <w:rPr>
          <w:rFonts w:eastAsia="Batang"/>
        </w:rPr>
        <w:t xml:space="preserve"> simulation based on CPU, it uses struct to temporarily store simulation results. </w:t>
      </w:r>
      <w:r w:rsidR="00D07E9E">
        <w:rPr>
          <w:rFonts w:eastAsia="Batang"/>
        </w:rPr>
        <w:t xml:space="preserve"> </w:t>
      </w:r>
      <w:r w:rsidR="00C74D4C" w:rsidRPr="00C74D4C">
        <w:rPr>
          <w:rFonts w:eastAsia="Batang"/>
        </w:rPr>
        <w:t>In CUDA programming, there is no native multidimensional vector type like in higher-level programming languages</w:t>
      </w:r>
      <w:r w:rsidR="002633CD">
        <w:rPr>
          <w:rFonts w:eastAsia="Batang"/>
        </w:rPr>
        <w:t xml:space="preserve">. This research simplified all multi </w:t>
      </w:r>
      <w:proofErr w:type="spellStart"/>
      <w:r w:rsidR="002633CD">
        <w:rPr>
          <w:rFonts w:eastAsia="Batang"/>
        </w:rPr>
        <w:t>dimentional</w:t>
      </w:r>
      <w:proofErr w:type="spellEnd"/>
      <w:r w:rsidR="002633CD">
        <w:rPr>
          <w:rFonts w:eastAsia="Batang"/>
        </w:rPr>
        <w:t xml:space="preserve"> vector used in the previous iteration into 1 </w:t>
      </w:r>
      <w:proofErr w:type="spellStart"/>
      <w:r w:rsidR="002633CD">
        <w:rPr>
          <w:rFonts w:eastAsia="Batang"/>
        </w:rPr>
        <w:t>dimentional</w:t>
      </w:r>
      <w:proofErr w:type="spellEnd"/>
      <w:r w:rsidR="002633CD">
        <w:rPr>
          <w:rFonts w:eastAsia="Batang"/>
        </w:rPr>
        <w:t xml:space="preserve"> (1D) array. </w:t>
      </w:r>
      <w:r w:rsidR="001E58E4">
        <w:rPr>
          <w:rFonts w:eastAsia="Batang"/>
        </w:rPr>
        <w:t>O</w:t>
      </w:r>
      <w:r w:rsidR="002633CD">
        <w:rPr>
          <w:rFonts w:eastAsia="Batang"/>
        </w:rPr>
        <w:t>ffsetting is mainly used for pointing the correct data in a flattened 1D array.</w:t>
      </w:r>
      <w:r w:rsidR="00C74D4C" w:rsidRPr="00C74D4C">
        <w:rPr>
          <w:rFonts w:eastAsia="Batang"/>
        </w:rPr>
        <w:t xml:space="preserve"> </w:t>
      </w:r>
    </w:p>
    <w:p w14:paraId="309D06A6" w14:textId="77777777" w:rsidR="002633CD" w:rsidRDefault="002633CD" w:rsidP="005E79AE">
      <w:pPr>
        <w:tabs>
          <w:tab w:val="left" w:pos="187"/>
          <w:tab w:val="left" w:pos="288"/>
          <w:tab w:val="left" w:pos="317"/>
          <w:tab w:val="left" w:pos="2430"/>
        </w:tabs>
        <w:jc w:val="both"/>
        <w:rPr>
          <w:rFonts w:eastAsia="Batang"/>
        </w:rPr>
      </w:pPr>
    </w:p>
    <w:p w14:paraId="3EE740CF" w14:textId="213B98C0" w:rsidR="00AF101F" w:rsidRDefault="002633CD" w:rsidP="005E79AE">
      <w:pPr>
        <w:tabs>
          <w:tab w:val="left" w:pos="187"/>
          <w:tab w:val="left" w:pos="288"/>
          <w:tab w:val="left" w:pos="317"/>
          <w:tab w:val="left" w:pos="2430"/>
        </w:tabs>
        <w:jc w:val="both"/>
        <w:rPr>
          <w:rFonts w:eastAsia="Batang"/>
        </w:rPr>
      </w:pPr>
      <w:r w:rsidRPr="002633CD">
        <w:rPr>
          <w:rFonts w:eastAsia="Batang"/>
        </w:rPr>
        <w:t>Since CUDA natively operates on linear memory, storing data in a flattened 1D format aligns well with the GPU's memory architecture, allowing for optimal performance</w:t>
      </w:r>
      <w:r w:rsidR="001E58E4">
        <w:rPr>
          <w:rFonts w:eastAsia="Batang"/>
        </w:rPr>
        <w:t xml:space="preserve"> while maintaining simplicity</w:t>
      </w:r>
      <w:r w:rsidRPr="002633CD">
        <w:rPr>
          <w:rFonts w:eastAsia="Batang"/>
        </w:rPr>
        <w:t>. In this method, a multidimensional array is represented as a single contiguous block of memory, and elements are accessed using calculated indices. For example, a 2D array with dimensions (rows, col</w:t>
      </w:r>
      <w:r w:rsidR="00B57B11">
        <w:rPr>
          <w:rFonts w:eastAsia="Batang"/>
        </w:rPr>
        <w:t>umns</w:t>
      </w:r>
      <w:r w:rsidRPr="002633CD">
        <w:rPr>
          <w:rFonts w:eastAsia="Batang"/>
        </w:rPr>
        <w:t xml:space="preserve">) can be indexed as index = </w:t>
      </w:r>
      <w:r w:rsidR="00DB4FC8">
        <w:rPr>
          <w:rFonts w:eastAsia="Batang"/>
        </w:rPr>
        <w:t>(</w:t>
      </w:r>
      <w:r w:rsidR="00174E0B">
        <w:rPr>
          <w:rFonts w:eastAsia="Batang"/>
        </w:rPr>
        <w:t xml:space="preserve">current </w:t>
      </w:r>
      <w:r w:rsidRPr="002633CD">
        <w:rPr>
          <w:rFonts w:eastAsia="Batang"/>
        </w:rPr>
        <w:t xml:space="preserve">row * </w:t>
      </w:r>
      <w:r w:rsidR="00174E0B">
        <w:rPr>
          <w:rFonts w:eastAsia="Batang"/>
        </w:rPr>
        <w:t>row size</w:t>
      </w:r>
      <w:r w:rsidR="00DB4FC8">
        <w:rPr>
          <w:rFonts w:eastAsia="Batang"/>
        </w:rPr>
        <w:t>)</w:t>
      </w:r>
      <w:r w:rsidRPr="002633CD">
        <w:rPr>
          <w:rFonts w:eastAsia="Batang"/>
        </w:rPr>
        <w:t xml:space="preserve"> + col</w:t>
      </w:r>
      <w:r w:rsidR="00174E0B">
        <w:rPr>
          <w:rFonts w:eastAsia="Batang"/>
        </w:rPr>
        <w:t>umns</w:t>
      </w:r>
      <w:r w:rsidR="001E58E4">
        <w:rPr>
          <w:rFonts w:eastAsia="Batang"/>
        </w:rPr>
        <w:t xml:space="preserve">. </w:t>
      </w:r>
      <w:r w:rsidRPr="002633CD">
        <w:rPr>
          <w:rFonts w:eastAsia="Batang"/>
        </w:rPr>
        <w:t>This linearization simplifies memory allocation and transfer between the host and device, ensuring compatibility with CUDA's memory management functions.</w:t>
      </w:r>
      <w:r w:rsidR="00600402">
        <w:rPr>
          <w:rFonts w:eastAsia="Batang"/>
        </w:rPr>
        <w:t xml:space="preserve"> Figure 2.2 explains graphically the flattening process and how multi-</w:t>
      </w:r>
      <w:proofErr w:type="spellStart"/>
      <w:r w:rsidR="00600402">
        <w:rPr>
          <w:rFonts w:eastAsia="Batang"/>
        </w:rPr>
        <w:t>dimentional</w:t>
      </w:r>
      <w:proofErr w:type="spellEnd"/>
      <w:r w:rsidR="00600402">
        <w:rPr>
          <w:rFonts w:eastAsia="Batang"/>
        </w:rPr>
        <w:t xml:space="preserve"> vector data differentiate samples (called </w:t>
      </w:r>
      <w:proofErr w:type="spellStart"/>
      <w:r w:rsidR="00600402">
        <w:rPr>
          <w:rFonts w:eastAsia="Batang"/>
        </w:rPr>
        <w:t>as sampl</w:t>
      </w:r>
      <w:proofErr w:type="spellEnd"/>
      <w:r w:rsidR="00600402">
        <w:rPr>
          <w:rFonts w:eastAsia="Batang"/>
        </w:rPr>
        <w:t xml:space="preserve">e id) in the previous iteration </w:t>
      </w:r>
      <w:r w:rsidR="00600402">
        <w:rPr>
          <w:rFonts w:eastAsia="Batang"/>
        </w:rPr>
        <w:t xml:space="preserve">of drug toxicity </w:t>
      </w:r>
      <w:r w:rsidR="00600402" w:rsidRPr="00600402">
        <w:rPr>
          <w:rFonts w:eastAsia="Batang"/>
          <w:i/>
          <w:iCs/>
        </w:rPr>
        <w:t>in-silico</w:t>
      </w:r>
      <w:r w:rsidR="00600402">
        <w:rPr>
          <w:rFonts w:eastAsia="Batang"/>
        </w:rPr>
        <w:t xml:space="preserve"> simulation</w:t>
      </w:r>
      <w:r w:rsidR="00600402">
        <w:rPr>
          <w:rFonts w:eastAsia="Batang"/>
        </w:rPr>
        <w:t xml:space="preserve">. </w:t>
      </w:r>
    </w:p>
    <w:p w14:paraId="065FC370" w14:textId="77777777" w:rsidR="00AF101F" w:rsidRDefault="00AF101F">
      <w:pPr>
        <w:spacing w:after="160" w:line="259" w:lineRule="auto"/>
        <w:rPr>
          <w:rFonts w:eastAsia="Batang"/>
        </w:rPr>
      </w:pPr>
      <w:r>
        <w:rPr>
          <w:rFonts w:eastAsia="Batang"/>
        </w:rPr>
        <w:br w:type="page"/>
      </w:r>
    </w:p>
    <w:p w14:paraId="211E44A1" w14:textId="77777777" w:rsidR="00600402" w:rsidRDefault="00600402" w:rsidP="005E79AE">
      <w:pPr>
        <w:tabs>
          <w:tab w:val="left" w:pos="187"/>
          <w:tab w:val="left" w:pos="288"/>
          <w:tab w:val="left" w:pos="317"/>
          <w:tab w:val="left" w:pos="2430"/>
        </w:tabs>
        <w:jc w:val="both"/>
        <w:rPr>
          <w:rFonts w:eastAsia="Batang"/>
        </w:rPr>
      </w:pPr>
    </w:p>
    <w:p w14:paraId="4D2669FE" w14:textId="55BD133C" w:rsidR="00600402" w:rsidRDefault="00600402" w:rsidP="005E79AE">
      <w:pPr>
        <w:tabs>
          <w:tab w:val="left" w:pos="187"/>
          <w:tab w:val="left" w:pos="288"/>
          <w:tab w:val="left" w:pos="317"/>
          <w:tab w:val="left" w:pos="2430"/>
        </w:tabs>
        <w:jc w:val="both"/>
        <w:rPr>
          <w:rFonts w:eastAsia="Batang"/>
        </w:rPr>
      </w:pPr>
    </w:p>
    <w:p w14:paraId="5197B618" w14:textId="443193A1" w:rsidR="00600402" w:rsidRDefault="00600402" w:rsidP="005E79AE">
      <w:pPr>
        <w:tabs>
          <w:tab w:val="left" w:pos="187"/>
          <w:tab w:val="left" w:pos="288"/>
          <w:tab w:val="left" w:pos="317"/>
          <w:tab w:val="left" w:pos="2430"/>
        </w:tabs>
        <w:jc w:val="both"/>
        <w:rPr>
          <w:rFonts w:eastAsia="Batang"/>
        </w:rPr>
      </w:pPr>
      <w:r>
        <w:rPr>
          <w:noProof/>
        </w:rPr>
        <w:drawing>
          <wp:inline distT="0" distB="0" distL="0" distR="0" wp14:anchorId="3CF96A52" wp14:editId="6FBD86C7">
            <wp:extent cx="4959118" cy="1678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cstate="print">
                      <a:biLevel thresh="2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58480" cy="1712497"/>
                    </a:xfrm>
                    <a:prstGeom prst="rect">
                      <a:avLst/>
                    </a:prstGeom>
                  </pic:spPr>
                </pic:pic>
              </a:graphicData>
            </a:graphic>
          </wp:inline>
        </w:drawing>
      </w:r>
    </w:p>
    <w:p w14:paraId="4A2A73A9" w14:textId="3E5C2EA6" w:rsidR="00915427" w:rsidRPr="004D5D2C" w:rsidRDefault="00915427" w:rsidP="00915427">
      <w:pPr>
        <w:pStyle w:val="Caption"/>
        <w:rPr>
          <w:lang w:val="en-US"/>
        </w:rPr>
      </w:pPr>
      <w:r w:rsidRPr="006F361F">
        <w:t xml:space="preserve">[Figure </w:t>
      </w:r>
      <w:r>
        <w:t>2.</w:t>
      </w:r>
      <w:r w:rsidRPr="006F361F">
        <w:fldChar w:fldCharType="begin"/>
      </w:r>
      <w:r w:rsidRPr="006F361F">
        <w:instrText xml:space="preserve"> SEQ [Figure_3. \* ARABIC </w:instrText>
      </w:r>
      <w:r w:rsidRPr="006F361F">
        <w:fldChar w:fldCharType="separate"/>
      </w:r>
      <w:r>
        <w:rPr>
          <w:noProof/>
        </w:rPr>
        <w:t>2</w:t>
      </w:r>
      <w:r w:rsidRPr="006F361F">
        <w:rPr>
          <w:noProof/>
        </w:rPr>
        <w:fldChar w:fldCharType="end"/>
      </w:r>
      <w:r w:rsidRPr="006F361F">
        <w:t xml:space="preserve">] </w:t>
      </w:r>
      <w:r w:rsidRPr="00915427">
        <w:t xml:space="preserve">Main difference in </w:t>
      </w:r>
      <w:r>
        <w:t>values</w:t>
      </w:r>
      <w:r w:rsidRPr="00915427">
        <w:t xml:space="preserve"> storing paradigm after CUDA-</w:t>
      </w:r>
      <w:proofErr w:type="spellStart"/>
      <w:r w:rsidRPr="00915427">
        <w:t>parallelisation</w:t>
      </w:r>
      <w:proofErr w:type="spellEnd"/>
      <w:r w:rsidR="00B76226">
        <w:t>, assuming column size is 13</w:t>
      </w:r>
      <w:r>
        <w:t>.</w:t>
      </w:r>
    </w:p>
    <w:p w14:paraId="468E3740" w14:textId="5B0467D0" w:rsidR="00174E0B" w:rsidRDefault="00B7676E" w:rsidP="005E79AE">
      <w:pPr>
        <w:tabs>
          <w:tab w:val="left" w:pos="187"/>
          <w:tab w:val="left" w:pos="288"/>
          <w:tab w:val="left" w:pos="317"/>
          <w:tab w:val="left" w:pos="2430"/>
        </w:tabs>
        <w:jc w:val="both"/>
        <w:rPr>
          <w:rFonts w:eastAsia="Batang"/>
        </w:rPr>
      </w:pPr>
      <w:r>
        <w:rPr>
          <w:rFonts w:eastAsia="Batang"/>
        </w:rPr>
        <w:t xml:space="preserve">The previous iteration of the code uses </w:t>
      </w:r>
      <w:r w:rsidR="00174F23">
        <w:rPr>
          <w:rFonts w:eastAsia="Batang"/>
        </w:rPr>
        <w:t>row</w:t>
      </w:r>
      <w:r>
        <w:rPr>
          <w:rFonts w:eastAsia="Batang"/>
        </w:rPr>
        <w:t xml:space="preserve"> to</w:t>
      </w:r>
      <w:r w:rsidR="00174F23">
        <w:rPr>
          <w:rFonts w:eastAsia="Batang"/>
        </w:rPr>
        <w:t xml:space="preserve"> indicates different samples. Each sample will have their own identification</w:t>
      </w:r>
      <w:r>
        <w:rPr>
          <w:rFonts w:eastAsia="Batang"/>
        </w:rPr>
        <w:t xml:space="preserve"> number</w:t>
      </w:r>
      <w:r w:rsidR="00174F23">
        <w:rPr>
          <w:rFonts w:eastAsia="Batang"/>
        </w:rPr>
        <w:t xml:space="preserve"> </w:t>
      </w:r>
      <w:r>
        <w:rPr>
          <w:rFonts w:eastAsia="Batang"/>
        </w:rPr>
        <w:t>called</w:t>
      </w:r>
      <w:r w:rsidR="00174F23">
        <w:rPr>
          <w:rFonts w:eastAsia="Batang"/>
        </w:rPr>
        <w:t xml:space="preserve"> the </w:t>
      </w:r>
      <w:proofErr w:type="spellStart"/>
      <w:r w:rsidR="00174F23">
        <w:rPr>
          <w:rFonts w:eastAsia="Batang"/>
        </w:rPr>
        <w:t>sample_id</w:t>
      </w:r>
      <w:proofErr w:type="spellEnd"/>
      <w:r>
        <w:rPr>
          <w:rFonts w:eastAsia="Batang"/>
        </w:rPr>
        <w:t xml:space="preserve">, so each row correlates to one </w:t>
      </w:r>
      <w:proofErr w:type="spellStart"/>
      <w:r>
        <w:rPr>
          <w:rFonts w:eastAsia="Batang"/>
        </w:rPr>
        <w:t>sample_id</w:t>
      </w:r>
      <w:proofErr w:type="spellEnd"/>
      <w:r w:rsidR="00174F23">
        <w:rPr>
          <w:rFonts w:eastAsia="Batang"/>
        </w:rPr>
        <w:t xml:space="preserve">. </w:t>
      </w:r>
      <w:r>
        <w:rPr>
          <w:rFonts w:eastAsia="Batang"/>
        </w:rPr>
        <w:t>In the GPU version, instead of using rows to differentiate samples, it</w:t>
      </w:r>
      <w:r>
        <w:rPr>
          <w:rFonts w:eastAsia="Batang"/>
        </w:rPr>
        <w:t xml:space="preserve"> will utilise fact that each arrays </w:t>
      </w:r>
      <w:proofErr w:type="gramStart"/>
      <w:r>
        <w:rPr>
          <w:rFonts w:eastAsia="Batang"/>
        </w:rPr>
        <w:t>has</w:t>
      </w:r>
      <w:proofErr w:type="gramEnd"/>
      <w:r>
        <w:rPr>
          <w:rFonts w:eastAsia="Batang"/>
        </w:rPr>
        <w:t xml:space="preserve"> same</w:t>
      </w:r>
      <w:r>
        <w:rPr>
          <w:rFonts w:eastAsia="Batang"/>
        </w:rPr>
        <w:t xml:space="preserve"> number of</w:t>
      </w:r>
      <w:r>
        <w:rPr>
          <w:rFonts w:eastAsia="Batang"/>
        </w:rPr>
        <w:t xml:space="preserve"> column</w:t>
      </w:r>
      <w:r>
        <w:rPr>
          <w:rFonts w:eastAsia="Batang"/>
        </w:rPr>
        <w:t xml:space="preserve">s. </w:t>
      </w:r>
      <w:r w:rsidR="00B76226">
        <w:rPr>
          <w:rFonts w:eastAsia="Batang"/>
        </w:rPr>
        <w:t xml:space="preserve">For example, array STATES has 43 columns, then </w:t>
      </w:r>
      <w:proofErr w:type="gramStart"/>
      <w:r w:rsidR="00B76226">
        <w:rPr>
          <w:rFonts w:eastAsia="Batang"/>
        </w:rPr>
        <w:t>STATES[</w:t>
      </w:r>
      <w:proofErr w:type="gramEnd"/>
      <w:r w:rsidR="00B76226">
        <w:rPr>
          <w:rFonts w:eastAsia="Batang"/>
        </w:rPr>
        <w:t xml:space="preserve">0] up to STATES[42] is reserved for </w:t>
      </w:r>
      <w:proofErr w:type="spellStart"/>
      <w:r w:rsidR="00B76226">
        <w:rPr>
          <w:rFonts w:eastAsia="Batang"/>
        </w:rPr>
        <w:t>sample_id</w:t>
      </w:r>
      <w:proofErr w:type="spellEnd"/>
      <w:r w:rsidR="00B76226">
        <w:rPr>
          <w:rFonts w:eastAsia="Batang"/>
        </w:rPr>
        <w:t xml:space="preserve"> = 0,  </w:t>
      </w:r>
      <w:r w:rsidR="00B76226">
        <w:rPr>
          <w:rFonts w:eastAsia="Batang"/>
        </w:rPr>
        <w:t>STATES[</w:t>
      </w:r>
      <w:r w:rsidR="00B76226">
        <w:rPr>
          <w:rFonts w:eastAsia="Batang"/>
        </w:rPr>
        <w:t>43</w:t>
      </w:r>
      <w:r w:rsidR="00B76226">
        <w:rPr>
          <w:rFonts w:eastAsia="Batang"/>
        </w:rPr>
        <w:t>] up to STATES[</w:t>
      </w:r>
      <w:r w:rsidR="00B76226">
        <w:rPr>
          <w:rFonts w:eastAsia="Batang"/>
        </w:rPr>
        <w:t>84</w:t>
      </w:r>
      <w:r w:rsidR="00B76226">
        <w:rPr>
          <w:rFonts w:eastAsia="Batang"/>
        </w:rPr>
        <w:t xml:space="preserve">] is reserved for </w:t>
      </w:r>
      <w:proofErr w:type="spellStart"/>
      <w:r w:rsidR="00B76226">
        <w:rPr>
          <w:rFonts w:eastAsia="Batang"/>
        </w:rPr>
        <w:t>sample_id</w:t>
      </w:r>
      <w:proofErr w:type="spellEnd"/>
      <w:r w:rsidR="00B76226">
        <w:rPr>
          <w:rFonts w:eastAsia="Batang"/>
        </w:rPr>
        <w:t xml:space="preserve"> = </w:t>
      </w:r>
      <w:r w:rsidR="00B76226">
        <w:rPr>
          <w:rFonts w:eastAsia="Batang"/>
        </w:rPr>
        <w:t xml:space="preserve">1, and so on. </w:t>
      </w:r>
      <w:r w:rsidR="00A56E9F">
        <w:rPr>
          <w:rFonts w:eastAsia="Batang"/>
        </w:rPr>
        <w:t xml:space="preserve">Adapting with this approach, the current index can be determined by knowing row </w:t>
      </w:r>
      <w:proofErr w:type="spellStart"/>
      <w:r w:rsidR="00A56E9F">
        <w:rPr>
          <w:rFonts w:eastAsia="Batang"/>
        </w:rPr>
        <w:t>dimention</w:t>
      </w:r>
      <w:proofErr w:type="spellEnd"/>
      <w:r w:rsidR="00A56E9F">
        <w:rPr>
          <w:rFonts w:eastAsia="Batang"/>
        </w:rPr>
        <w:t xml:space="preserve">, </w:t>
      </w:r>
      <w:proofErr w:type="spellStart"/>
      <w:r w:rsidR="00A56E9F">
        <w:rPr>
          <w:rFonts w:eastAsia="Batang"/>
        </w:rPr>
        <w:t>sample_id</w:t>
      </w:r>
      <w:proofErr w:type="spellEnd"/>
      <w:r w:rsidR="00A56E9F">
        <w:rPr>
          <w:rFonts w:eastAsia="Batang"/>
        </w:rPr>
        <w:t xml:space="preserve"> and </w:t>
      </w:r>
      <w:r w:rsidR="009346C0">
        <w:rPr>
          <w:rFonts w:eastAsia="Batang"/>
        </w:rPr>
        <w:t xml:space="preserve">the number of </w:t>
      </w:r>
      <w:r w:rsidR="00A56E9F">
        <w:rPr>
          <w:rFonts w:eastAsia="Batang"/>
        </w:rPr>
        <w:t xml:space="preserve">specific </w:t>
      </w:r>
      <w:proofErr w:type="gramStart"/>
      <w:r w:rsidR="00A56E9F">
        <w:rPr>
          <w:rFonts w:eastAsia="Batang"/>
        </w:rPr>
        <w:t>column</w:t>
      </w:r>
      <w:proofErr w:type="gramEnd"/>
      <w:r w:rsidR="00A56E9F">
        <w:rPr>
          <w:rFonts w:eastAsia="Batang"/>
        </w:rPr>
        <w:t xml:space="preserve"> we want to select.</w:t>
      </w:r>
    </w:p>
    <w:p w14:paraId="1F66E9F7" w14:textId="77777777" w:rsidR="00915427" w:rsidRDefault="00915427" w:rsidP="005E79AE">
      <w:pPr>
        <w:tabs>
          <w:tab w:val="left" w:pos="187"/>
          <w:tab w:val="left" w:pos="288"/>
          <w:tab w:val="left" w:pos="317"/>
          <w:tab w:val="left" w:pos="2430"/>
        </w:tabs>
        <w:jc w:val="both"/>
        <w:rPr>
          <w:rFonts w:eastAsia="Batang"/>
        </w:rPr>
      </w:pPr>
    </w:p>
    <w:p w14:paraId="73FCC13B" w14:textId="197E5A9D" w:rsidR="00DA4322" w:rsidRDefault="001B6B44" w:rsidP="005E79AE">
      <w:pPr>
        <w:tabs>
          <w:tab w:val="left" w:pos="187"/>
          <w:tab w:val="left" w:pos="288"/>
          <w:tab w:val="left" w:pos="317"/>
          <w:tab w:val="left" w:pos="2430"/>
        </w:tabs>
        <w:jc w:val="both"/>
        <w:rPr>
          <w:rFonts w:eastAsia="Batang"/>
        </w:rPr>
      </w:pPr>
      <w:r>
        <w:rPr>
          <w:rFonts w:eastAsia="Batang"/>
        </w:rPr>
        <w:t xml:space="preserve">In the code from </w:t>
      </w:r>
      <w:proofErr w:type="spellStart"/>
      <w:r>
        <w:rPr>
          <w:rFonts w:eastAsia="Batang"/>
        </w:rPr>
        <w:t>OpenCOR</w:t>
      </w:r>
      <w:proofErr w:type="spellEnd"/>
      <w:r>
        <w:rPr>
          <w:rFonts w:eastAsia="Batang"/>
        </w:rPr>
        <w:t xml:space="preserve">, most of the </w:t>
      </w:r>
      <w:proofErr w:type="gramStart"/>
      <w:r>
        <w:rPr>
          <w:rFonts w:eastAsia="Batang"/>
        </w:rPr>
        <w:t>constants</w:t>
      </w:r>
      <w:proofErr w:type="gramEnd"/>
      <w:r>
        <w:rPr>
          <w:rFonts w:eastAsia="Batang"/>
        </w:rPr>
        <w:t xml:space="preserve"> declarations, states calculations, rates calculations and algebraic formulations will be delivered in this form: </w:t>
      </w:r>
    </w:p>
    <w:p w14:paraId="692DACA5"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CONSTANTS</w:t>
      </w:r>
      <w:r w:rsidRPr="00DA4322">
        <w:rPr>
          <w:rFonts w:ascii="Menlo" w:hAnsi="Menlo" w:cs="Menlo"/>
          <w:color w:val="D4D4D4"/>
          <w:sz w:val="18"/>
          <w:szCs w:val="18"/>
        </w:rPr>
        <w:t>[</w:t>
      </w:r>
      <w:proofErr w:type="gramEnd"/>
      <w:r w:rsidRPr="00DA4322">
        <w:rPr>
          <w:rFonts w:ascii="Menlo" w:hAnsi="Menlo" w:cs="Menlo"/>
          <w:color w:val="B5CEA8"/>
          <w:sz w:val="18"/>
          <w:szCs w:val="18"/>
        </w:rPr>
        <w:t>5</w:t>
      </w:r>
      <w:r w:rsidRPr="00DA4322">
        <w:rPr>
          <w:rFonts w:ascii="Menlo" w:hAnsi="Menlo" w:cs="Menlo"/>
          <w:color w:val="D4D4D4"/>
          <w:sz w:val="18"/>
          <w:szCs w:val="18"/>
        </w:rPr>
        <w:t xml:space="preserve">] = </w:t>
      </w:r>
      <w:r w:rsidRPr="00DA4322">
        <w:rPr>
          <w:rFonts w:ascii="Menlo" w:hAnsi="Menlo" w:cs="Menlo"/>
          <w:color w:val="B5CEA8"/>
          <w:sz w:val="18"/>
          <w:szCs w:val="18"/>
        </w:rPr>
        <w:t>8314</w:t>
      </w:r>
      <w:r w:rsidRPr="00DA4322">
        <w:rPr>
          <w:rFonts w:ascii="Menlo" w:hAnsi="Menlo" w:cs="Menlo"/>
          <w:color w:val="D4D4D4"/>
          <w:sz w:val="18"/>
          <w:szCs w:val="18"/>
        </w:rPr>
        <w:t>;</w:t>
      </w:r>
    </w:p>
    <w:p w14:paraId="2583CCBF" w14:textId="44A317AB" w:rsidR="001B6B44" w:rsidRDefault="00DA4322" w:rsidP="00DA4322">
      <w:pPr>
        <w:tabs>
          <w:tab w:val="left" w:pos="187"/>
          <w:tab w:val="left" w:pos="288"/>
          <w:tab w:val="left" w:pos="317"/>
          <w:tab w:val="left" w:pos="2430"/>
        </w:tabs>
        <w:rPr>
          <w:rFonts w:eastAsia="Batang"/>
        </w:rPr>
      </w:pPr>
      <w:r>
        <w:rPr>
          <w:rFonts w:eastAsia="Batang"/>
        </w:rPr>
        <w:t>Or, for algebraic formulation</w:t>
      </w:r>
    </w:p>
    <w:p w14:paraId="62993B44"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ALGEBRAIC</w:t>
      </w:r>
      <w:r w:rsidRPr="00DA4322">
        <w:rPr>
          <w:rFonts w:ascii="Menlo" w:hAnsi="Menlo" w:cs="Menlo"/>
          <w:color w:val="D4D4D4"/>
          <w:sz w:val="18"/>
          <w:szCs w:val="18"/>
        </w:rPr>
        <w:t>[</w:t>
      </w:r>
      <w:proofErr w:type="gramEnd"/>
      <w:r w:rsidRPr="00DA4322">
        <w:rPr>
          <w:rFonts w:ascii="Menlo" w:hAnsi="Menlo" w:cs="Menlo"/>
          <w:color w:val="B5CEA8"/>
          <w:sz w:val="18"/>
          <w:szCs w:val="18"/>
        </w:rPr>
        <w:t>3</w:t>
      </w:r>
      <w:r w:rsidRPr="00DA4322">
        <w:rPr>
          <w:rFonts w:ascii="Menlo" w:hAnsi="Menlo" w:cs="Menlo"/>
          <w:color w:val="D4D4D4"/>
          <w:sz w:val="18"/>
          <w:szCs w:val="18"/>
        </w:rPr>
        <w:t xml:space="preserve">] = </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DCDCAA"/>
          <w:sz w:val="18"/>
          <w:szCs w:val="18"/>
        </w:rPr>
        <w:t>exp</w:t>
      </w:r>
      <w:r w:rsidRPr="00DA4322">
        <w:rPr>
          <w:rFonts w:ascii="Menlo" w:hAnsi="Menlo" w:cs="Menlo"/>
          <w:color w:val="D4D4D4"/>
          <w:sz w:val="18"/>
          <w:szCs w:val="18"/>
        </w:rPr>
        <w:t>((</w:t>
      </w:r>
      <w:r w:rsidRPr="00DA4322">
        <w:rPr>
          <w:rFonts w:ascii="Menlo" w:hAnsi="Menlo" w:cs="Menlo"/>
          <w:color w:val="9CDCFE"/>
          <w:sz w:val="18"/>
          <w:szCs w:val="18"/>
        </w:rPr>
        <w:t>STATES</w:t>
      </w:r>
      <w:r w:rsidRPr="00DA4322">
        <w:rPr>
          <w:rFonts w:ascii="Menlo" w:hAnsi="Menlo" w:cs="Menlo"/>
          <w:color w:val="D4D4D4"/>
          <w:sz w:val="18"/>
          <w:szCs w:val="18"/>
        </w:rPr>
        <w:t>[</w:t>
      </w:r>
      <w:r w:rsidRPr="00DA4322">
        <w:rPr>
          <w:rFonts w:ascii="Menlo" w:hAnsi="Menlo" w:cs="Menlo"/>
          <w:color w:val="B5CEA8"/>
          <w:sz w:val="18"/>
          <w:szCs w:val="18"/>
        </w:rPr>
        <w:t>0</w:t>
      </w:r>
      <w:r w:rsidRPr="00DA4322">
        <w:rPr>
          <w:rFonts w:ascii="Menlo" w:hAnsi="Menlo" w:cs="Menlo"/>
          <w:color w:val="D4D4D4"/>
          <w:sz w:val="18"/>
          <w:szCs w:val="18"/>
        </w:rPr>
        <w:t>]+</w:t>
      </w:r>
      <w:r w:rsidRPr="00DA4322">
        <w:rPr>
          <w:rFonts w:ascii="Menlo" w:hAnsi="Menlo" w:cs="Menlo"/>
          <w:color w:val="B5CEA8"/>
          <w:sz w:val="18"/>
          <w:szCs w:val="18"/>
        </w:rPr>
        <w:t>87.6100</w:t>
      </w:r>
      <w:r w:rsidRPr="00DA4322">
        <w:rPr>
          <w:rFonts w:ascii="Menlo" w:hAnsi="Menlo" w:cs="Menlo"/>
          <w:color w:val="D4D4D4"/>
          <w:sz w:val="18"/>
          <w:szCs w:val="18"/>
        </w:rPr>
        <w:t>)/</w:t>
      </w:r>
      <w:r w:rsidRPr="00DA4322">
        <w:rPr>
          <w:rFonts w:ascii="Menlo" w:hAnsi="Menlo" w:cs="Menlo"/>
          <w:color w:val="B5CEA8"/>
          <w:sz w:val="18"/>
          <w:szCs w:val="18"/>
        </w:rPr>
        <w:t>7.48800</w:t>
      </w:r>
      <w:r w:rsidRPr="00DA4322">
        <w:rPr>
          <w:rFonts w:ascii="Menlo" w:hAnsi="Menlo" w:cs="Menlo"/>
          <w:color w:val="D4D4D4"/>
          <w:sz w:val="18"/>
          <w:szCs w:val="18"/>
        </w:rPr>
        <w:t>));</w:t>
      </w:r>
    </w:p>
    <w:p w14:paraId="023638F9" w14:textId="77777777" w:rsidR="00A148AF" w:rsidRDefault="00A148AF" w:rsidP="00A707B6">
      <w:pPr>
        <w:tabs>
          <w:tab w:val="left" w:pos="187"/>
          <w:tab w:val="left" w:pos="288"/>
          <w:tab w:val="left" w:pos="317"/>
          <w:tab w:val="left" w:pos="2430"/>
        </w:tabs>
        <w:jc w:val="both"/>
        <w:rPr>
          <w:rFonts w:eastAsia="Batang"/>
        </w:rPr>
      </w:pPr>
    </w:p>
    <w:p w14:paraId="790ECB10" w14:textId="7BEE5B6C" w:rsidR="007C4C06" w:rsidRPr="007C4C06" w:rsidRDefault="00DA4322" w:rsidP="00A707B6">
      <w:pPr>
        <w:tabs>
          <w:tab w:val="left" w:pos="187"/>
          <w:tab w:val="left" w:pos="288"/>
          <w:tab w:val="left" w:pos="317"/>
          <w:tab w:val="left" w:pos="2430"/>
        </w:tabs>
        <w:jc w:val="both"/>
        <w:rPr>
          <w:rFonts w:eastAsia="Batang"/>
        </w:rPr>
      </w:pPr>
      <w:r>
        <w:rPr>
          <w:rFonts w:eastAsia="Batang"/>
        </w:rPr>
        <w:t xml:space="preserve">At the top of the code from </w:t>
      </w:r>
      <w:proofErr w:type="spellStart"/>
      <w:r>
        <w:rPr>
          <w:rFonts w:eastAsia="Batang"/>
        </w:rPr>
        <w:t>OpenCOR</w:t>
      </w:r>
      <w:proofErr w:type="spellEnd"/>
      <w:r>
        <w:rPr>
          <w:rFonts w:eastAsia="Batang"/>
        </w:rPr>
        <w:t>, we can see how many CONSTANTS, STATES (</w:t>
      </w:r>
      <w:r w:rsidR="007C4C06">
        <w:rPr>
          <w:rFonts w:eastAsia="Batang"/>
        </w:rPr>
        <w:t>similar to number of RATES)</w:t>
      </w:r>
      <w:r>
        <w:rPr>
          <w:rFonts w:eastAsia="Batang"/>
        </w:rPr>
        <w:t>, and ALGEBRAIC are there in the code. It looks like:</w:t>
      </w:r>
    </w:p>
    <w:p w14:paraId="479117D4"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223 entries in the algebraic variable array.</w:t>
      </w:r>
    </w:p>
    <w:p w14:paraId="244BF2F7"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43 entries in each of the rate and state variable arrays.</w:t>
      </w:r>
    </w:p>
    <w:p w14:paraId="7D095AE1" w14:textId="20E23D53"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163 entries in the constant variable array.</w:t>
      </w:r>
    </w:p>
    <w:p w14:paraId="572E5F02" w14:textId="7CA80127" w:rsidR="007C4C06" w:rsidRDefault="007C4C06" w:rsidP="00DA4322">
      <w:pPr>
        <w:tabs>
          <w:tab w:val="left" w:pos="187"/>
          <w:tab w:val="left" w:pos="288"/>
          <w:tab w:val="left" w:pos="317"/>
          <w:tab w:val="left" w:pos="2430"/>
        </w:tabs>
        <w:jc w:val="both"/>
        <w:rPr>
          <w:rFonts w:eastAsia="Batang"/>
        </w:rPr>
      </w:pPr>
      <w:r>
        <w:rPr>
          <w:rFonts w:eastAsia="Batang"/>
        </w:rPr>
        <w:t xml:space="preserve">These are going to be the </w:t>
      </w:r>
      <w:r w:rsidR="00DB4FC8">
        <w:rPr>
          <w:rFonts w:eastAsia="Batang"/>
        </w:rPr>
        <w:t xml:space="preserve">row size, while number of </w:t>
      </w:r>
      <w:proofErr w:type="gramStart"/>
      <w:r w:rsidR="00DB4FC8">
        <w:rPr>
          <w:rFonts w:eastAsia="Batang"/>
        </w:rPr>
        <w:t>sample</w:t>
      </w:r>
      <w:proofErr w:type="gramEnd"/>
      <w:r w:rsidR="00DB4FC8">
        <w:rPr>
          <w:rFonts w:eastAsia="Batang"/>
        </w:rPr>
        <w:t xml:space="preserve"> will be the current row. Number of </w:t>
      </w:r>
      <w:proofErr w:type="gramStart"/>
      <w:r w:rsidR="00DB4FC8">
        <w:rPr>
          <w:rFonts w:eastAsia="Batang"/>
        </w:rPr>
        <w:t>sample</w:t>
      </w:r>
      <w:proofErr w:type="gramEnd"/>
      <w:r w:rsidR="00DB4FC8">
        <w:rPr>
          <w:rFonts w:eastAsia="Batang"/>
        </w:rPr>
        <w:t xml:space="preserve"> will be declared later in this chapter, we will name it ‘</w:t>
      </w:r>
      <w:proofErr w:type="spellStart"/>
      <w:r w:rsidR="00DB4FC8">
        <w:rPr>
          <w:rFonts w:eastAsia="Batang"/>
        </w:rPr>
        <w:t>sample_id</w:t>
      </w:r>
      <w:proofErr w:type="spellEnd"/>
      <w:r w:rsidR="00DB4FC8">
        <w:rPr>
          <w:rFonts w:eastAsia="Batang"/>
        </w:rPr>
        <w:t>’.</w:t>
      </w:r>
    </w:p>
    <w:p w14:paraId="4BE7B1F4" w14:textId="12A2BD8D" w:rsidR="00DB4FC8" w:rsidRDefault="00DB4FC8" w:rsidP="00DA4322">
      <w:pPr>
        <w:tabs>
          <w:tab w:val="left" w:pos="187"/>
          <w:tab w:val="left" w:pos="288"/>
          <w:tab w:val="left" w:pos="317"/>
          <w:tab w:val="left" w:pos="2430"/>
        </w:tabs>
        <w:jc w:val="both"/>
        <w:rPr>
          <w:rFonts w:eastAsia="Batang"/>
        </w:rPr>
      </w:pPr>
    </w:p>
    <w:p w14:paraId="7A623313" w14:textId="729562BC" w:rsidR="00DB4FC8" w:rsidRDefault="00DB4FC8" w:rsidP="00DA4322">
      <w:pPr>
        <w:tabs>
          <w:tab w:val="left" w:pos="187"/>
          <w:tab w:val="left" w:pos="288"/>
          <w:tab w:val="left" w:pos="317"/>
          <w:tab w:val="left" w:pos="2430"/>
        </w:tabs>
        <w:jc w:val="both"/>
        <w:rPr>
          <w:rFonts w:eastAsia="Batang"/>
        </w:rPr>
      </w:pPr>
      <w:r>
        <w:rPr>
          <w:rFonts w:eastAsia="Batang"/>
        </w:rPr>
        <w:t xml:space="preserve">Apply offsetting in every </w:t>
      </w:r>
      <w:r>
        <w:rPr>
          <w:rFonts w:eastAsia="Batang"/>
        </w:rPr>
        <w:t>CONSTANTS, STATES (similar to RATES), and ALGEBRAIC</w:t>
      </w:r>
      <w:r w:rsidR="00A707B6">
        <w:rPr>
          <w:rFonts w:eastAsia="Batang"/>
        </w:rPr>
        <w:t xml:space="preserve"> array</w:t>
      </w:r>
      <w:r>
        <w:rPr>
          <w:rFonts w:eastAsia="Batang"/>
        </w:rPr>
        <w:t xml:space="preserve"> occur in the code by applying this</w:t>
      </w:r>
      <w:r w:rsidR="00A707B6">
        <w:rPr>
          <w:rFonts w:eastAsia="Batang"/>
        </w:rPr>
        <w:t xml:space="preserve"> to every array index</w:t>
      </w:r>
      <w:r>
        <w:rPr>
          <w:rFonts w:eastAsia="Batang"/>
        </w:rPr>
        <w:t>:</w:t>
      </w:r>
    </w:p>
    <w:p w14:paraId="633575EF" w14:textId="77777777" w:rsidR="00DB4FC8" w:rsidRDefault="00DB4FC8" w:rsidP="00DA4322">
      <w:pPr>
        <w:tabs>
          <w:tab w:val="left" w:pos="187"/>
          <w:tab w:val="left" w:pos="288"/>
          <w:tab w:val="left" w:pos="317"/>
          <w:tab w:val="left" w:pos="2430"/>
        </w:tabs>
        <w:jc w:val="both"/>
        <w:rPr>
          <w:rFonts w:eastAsia="Batang"/>
        </w:rPr>
      </w:pPr>
    </w:p>
    <w:p w14:paraId="6A48E5E7" w14:textId="5B01B3D3" w:rsidR="00DB4FC8" w:rsidRDefault="00DB4FC8" w:rsidP="00DA4322">
      <w:pPr>
        <w:tabs>
          <w:tab w:val="left" w:pos="187"/>
          <w:tab w:val="left" w:pos="288"/>
          <w:tab w:val="left" w:pos="317"/>
          <w:tab w:val="left" w:pos="2430"/>
        </w:tabs>
        <w:jc w:val="both"/>
        <w:rPr>
          <w:rFonts w:eastAsia="Batang"/>
        </w:rPr>
      </w:pPr>
      <w:proofErr w:type="spellStart"/>
      <w:r>
        <w:rPr>
          <w:rFonts w:eastAsia="Batang"/>
        </w:rPr>
        <w:lastRenderedPageBreak/>
        <w:t>new_</w:t>
      </w:r>
      <w:r w:rsidRPr="002633CD">
        <w:rPr>
          <w:rFonts w:eastAsia="Batang"/>
        </w:rPr>
        <w:t>index</w:t>
      </w:r>
      <w:proofErr w:type="spellEnd"/>
      <w:r w:rsidRPr="002633CD">
        <w:rPr>
          <w:rFonts w:eastAsia="Batang"/>
        </w:rPr>
        <w:t xml:space="preserve"> = </w:t>
      </w:r>
      <w:r>
        <w:rPr>
          <w:rFonts w:eastAsia="Batang"/>
        </w:rPr>
        <w:t>(</w:t>
      </w:r>
      <w:proofErr w:type="spellStart"/>
      <w:r w:rsidR="00A707B6">
        <w:rPr>
          <w:rFonts w:eastAsia="Batang"/>
        </w:rPr>
        <w:t>sample_id</w:t>
      </w:r>
      <w:proofErr w:type="spellEnd"/>
      <w:r w:rsidRPr="002633CD">
        <w:rPr>
          <w:rFonts w:eastAsia="Batang"/>
        </w:rPr>
        <w:t xml:space="preserve"> * </w:t>
      </w:r>
      <w:r>
        <w:rPr>
          <w:rFonts w:eastAsia="Batang"/>
        </w:rPr>
        <w:t>row size)</w:t>
      </w:r>
      <w:r w:rsidRPr="002633CD">
        <w:rPr>
          <w:rFonts w:eastAsia="Batang"/>
        </w:rPr>
        <w:t xml:space="preserve"> + col</w:t>
      </w:r>
      <w:r>
        <w:rPr>
          <w:rFonts w:eastAsia="Batang"/>
        </w:rPr>
        <w:t>umns.</w:t>
      </w:r>
    </w:p>
    <w:p w14:paraId="084E90E2" w14:textId="6B5C9B10" w:rsidR="00DB4FC8" w:rsidRDefault="00DB4FC8" w:rsidP="00DA4322">
      <w:pPr>
        <w:tabs>
          <w:tab w:val="left" w:pos="187"/>
          <w:tab w:val="left" w:pos="288"/>
          <w:tab w:val="left" w:pos="317"/>
          <w:tab w:val="left" w:pos="2430"/>
        </w:tabs>
        <w:jc w:val="both"/>
        <w:rPr>
          <w:rFonts w:eastAsia="Batang"/>
        </w:rPr>
      </w:pPr>
      <w:r>
        <w:rPr>
          <w:rFonts w:eastAsia="Batang"/>
        </w:rPr>
        <w:t xml:space="preserve"> </w:t>
      </w:r>
    </w:p>
    <w:p w14:paraId="5AB5A6DA" w14:textId="1C1676AC" w:rsidR="00A707B6" w:rsidRDefault="00A707B6" w:rsidP="00DA4322">
      <w:pPr>
        <w:tabs>
          <w:tab w:val="left" w:pos="187"/>
          <w:tab w:val="left" w:pos="288"/>
          <w:tab w:val="left" w:pos="317"/>
          <w:tab w:val="left" w:pos="2430"/>
        </w:tabs>
        <w:jc w:val="both"/>
        <w:rPr>
          <w:rFonts w:eastAsia="Batang"/>
        </w:rPr>
      </w:pPr>
      <w:r>
        <w:rPr>
          <w:rFonts w:eastAsia="Batang"/>
        </w:rPr>
        <w:t>Hence, all of the declarations and calculations in the code should look like:</w:t>
      </w:r>
    </w:p>
    <w:p w14:paraId="4ED01BE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CONSTANTS</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163</w:t>
      </w:r>
      <w:r>
        <w:rPr>
          <w:rFonts w:ascii="Menlo" w:hAnsi="Menlo" w:cs="Menlo"/>
          <w:color w:val="D4D4D4"/>
          <w:sz w:val="18"/>
          <w:szCs w:val="18"/>
        </w:rPr>
        <w:t xml:space="preserve">) + </w:t>
      </w:r>
      <w:r>
        <w:rPr>
          <w:rFonts w:ascii="Menlo" w:hAnsi="Menlo" w:cs="Menlo"/>
          <w:color w:val="B5CEA8"/>
          <w:sz w:val="18"/>
          <w:szCs w:val="18"/>
        </w:rPr>
        <w:t>5</w:t>
      </w:r>
      <w:r>
        <w:rPr>
          <w:rFonts w:ascii="Menlo" w:hAnsi="Menlo" w:cs="Menlo"/>
          <w:color w:val="D4D4D4"/>
          <w:sz w:val="18"/>
          <w:szCs w:val="18"/>
        </w:rPr>
        <w:t xml:space="preserve">] = </w:t>
      </w:r>
      <w:r>
        <w:rPr>
          <w:rFonts w:ascii="Menlo" w:hAnsi="Menlo" w:cs="Menlo"/>
          <w:color w:val="B5CEA8"/>
          <w:sz w:val="18"/>
          <w:szCs w:val="18"/>
        </w:rPr>
        <w:t>8314</w:t>
      </w:r>
      <w:r>
        <w:rPr>
          <w:rFonts w:ascii="Menlo" w:hAnsi="Menlo" w:cs="Menlo"/>
          <w:color w:val="D4D4D4"/>
          <w:sz w:val="18"/>
          <w:szCs w:val="18"/>
        </w:rPr>
        <w:t>;</w:t>
      </w:r>
    </w:p>
    <w:p w14:paraId="15D4B851" w14:textId="77777777" w:rsidR="00A707B6" w:rsidRDefault="00A707B6" w:rsidP="00A707B6">
      <w:pPr>
        <w:tabs>
          <w:tab w:val="left" w:pos="187"/>
          <w:tab w:val="left" w:pos="288"/>
          <w:tab w:val="left" w:pos="317"/>
          <w:tab w:val="left" w:pos="2430"/>
        </w:tabs>
        <w:rPr>
          <w:rFonts w:eastAsia="Batang"/>
        </w:rPr>
      </w:pPr>
      <w:r>
        <w:rPr>
          <w:rFonts w:eastAsia="Batang"/>
        </w:rPr>
        <w:t>Or, for algebraic formulation</w:t>
      </w:r>
    </w:p>
    <w:p w14:paraId="4DD50B5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ALGEBRAIC</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223</w:t>
      </w:r>
      <w:r>
        <w:rPr>
          <w:rFonts w:ascii="Menlo" w:hAnsi="Menlo" w:cs="Menlo"/>
          <w:color w:val="D4D4D4"/>
          <w:sz w:val="18"/>
          <w:szCs w:val="18"/>
        </w:rPr>
        <w:t xml:space="preserve">) + </w:t>
      </w:r>
      <w:r>
        <w:rPr>
          <w:rFonts w:ascii="Menlo" w:hAnsi="Menlo" w:cs="Menlo"/>
          <w:color w:val="B5CEA8"/>
          <w:sz w:val="18"/>
          <w:szCs w:val="18"/>
        </w:rPr>
        <w:t>3</w:t>
      </w:r>
      <w:r>
        <w:rPr>
          <w:rFonts w:ascii="Menlo" w:hAnsi="Menlo" w:cs="Menlo"/>
          <w:color w:val="D4D4D4"/>
          <w:sz w:val="18"/>
          <w:szCs w:val="18"/>
        </w:rPr>
        <w:t xml:space="preserve">] = </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DCDCAA"/>
          <w:sz w:val="18"/>
          <w:szCs w:val="18"/>
        </w:rPr>
        <w:t>exp</w:t>
      </w:r>
      <w:r>
        <w:rPr>
          <w:rFonts w:ascii="Menlo" w:hAnsi="Menlo" w:cs="Menlo"/>
          <w:color w:val="D4D4D4"/>
          <w:sz w:val="18"/>
          <w:szCs w:val="18"/>
        </w:rPr>
        <w:t>((</w:t>
      </w:r>
      <w:r>
        <w:rPr>
          <w:rFonts w:ascii="Menlo" w:hAnsi="Menlo" w:cs="Menlo"/>
          <w:color w:val="9CDCFE"/>
          <w:sz w:val="18"/>
          <w:szCs w:val="18"/>
        </w:rPr>
        <w:t>STATES</w:t>
      </w:r>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43</w:t>
      </w:r>
      <w:r>
        <w:rPr>
          <w:rFonts w:ascii="Menlo" w:hAnsi="Menlo" w:cs="Menlo"/>
          <w:color w:val="D4D4D4"/>
          <w:sz w:val="18"/>
          <w:szCs w:val="18"/>
        </w:rPr>
        <w:t xml:space="preserve">) + </w:t>
      </w:r>
      <w:r>
        <w:rPr>
          <w:rFonts w:ascii="Menlo" w:hAnsi="Menlo" w:cs="Menlo"/>
          <w:color w:val="B5CEA8"/>
          <w:sz w:val="18"/>
          <w:szCs w:val="18"/>
        </w:rPr>
        <w:t>0</w:t>
      </w:r>
      <w:r>
        <w:rPr>
          <w:rFonts w:ascii="Menlo" w:hAnsi="Menlo" w:cs="Menlo"/>
          <w:color w:val="D4D4D4"/>
          <w:sz w:val="18"/>
          <w:szCs w:val="18"/>
        </w:rPr>
        <w:t>]+</w:t>
      </w:r>
      <w:r>
        <w:rPr>
          <w:rFonts w:ascii="Menlo" w:hAnsi="Menlo" w:cs="Menlo"/>
          <w:color w:val="B5CEA8"/>
          <w:sz w:val="18"/>
          <w:szCs w:val="18"/>
        </w:rPr>
        <w:t>87.6100</w:t>
      </w:r>
      <w:r>
        <w:rPr>
          <w:rFonts w:ascii="Menlo" w:hAnsi="Menlo" w:cs="Menlo"/>
          <w:color w:val="D4D4D4"/>
          <w:sz w:val="18"/>
          <w:szCs w:val="18"/>
        </w:rPr>
        <w:t>)/</w:t>
      </w:r>
      <w:r>
        <w:rPr>
          <w:rFonts w:ascii="Menlo" w:hAnsi="Menlo" w:cs="Menlo"/>
          <w:color w:val="B5CEA8"/>
          <w:sz w:val="18"/>
          <w:szCs w:val="18"/>
        </w:rPr>
        <w:t>7.48800</w:t>
      </w:r>
      <w:r>
        <w:rPr>
          <w:rFonts w:ascii="Menlo" w:hAnsi="Menlo" w:cs="Menlo"/>
          <w:color w:val="D4D4D4"/>
          <w:sz w:val="18"/>
          <w:szCs w:val="18"/>
        </w:rPr>
        <w:t>));</w:t>
      </w:r>
    </w:p>
    <w:p w14:paraId="24D373C3" w14:textId="446FE1CA" w:rsidR="00A707B6" w:rsidRDefault="00A707B6" w:rsidP="00DA4322">
      <w:pPr>
        <w:tabs>
          <w:tab w:val="left" w:pos="187"/>
          <w:tab w:val="left" w:pos="288"/>
          <w:tab w:val="left" w:pos="317"/>
          <w:tab w:val="left" w:pos="2430"/>
        </w:tabs>
        <w:jc w:val="both"/>
        <w:rPr>
          <w:rFonts w:eastAsia="Batang"/>
          <w:lang w:val="en-US"/>
        </w:rPr>
      </w:pPr>
    </w:p>
    <w:p w14:paraId="1335EBCF" w14:textId="71E82FEC" w:rsidR="00A707B6" w:rsidRPr="00D747F6" w:rsidRDefault="00A707B6" w:rsidP="00DA4322">
      <w:pPr>
        <w:tabs>
          <w:tab w:val="left" w:pos="187"/>
          <w:tab w:val="left" w:pos="288"/>
          <w:tab w:val="left" w:pos="317"/>
          <w:tab w:val="left" w:pos="2430"/>
        </w:tabs>
        <w:jc w:val="both"/>
        <w:rPr>
          <w:rFonts w:eastAsia="Batang"/>
          <w:lang w:val="en-US"/>
        </w:rPr>
      </w:pPr>
      <w:r>
        <w:rPr>
          <w:rFonts w:eastAsia="Batang"/>
          <w:lang w:val="en-US"/>
        </w:rPr>
        <w:t xml:space="preserve">Notice that the calculation for new index of each </w:t>
      </w:r>
      <w:proofErr w:type="gramStart"/>
      <w:r>
        <w:rPr>
          <w:rFonts w:eastAsia="Batang"/>
          <w:lang w:val="en-US"/>
        </w:rPr>
        <w:t>arrays</w:t>
      </w:r>
      <w:proofErr w:type="gramEnd"/>
      <w:r>
        <w:rPr>
          <w:rFonts w:eastAsia="Batang"/>
          <w:lang w:val="en-US"/>
        </w:rPr>
        <w:t xml:space="preserve"> are calculated within the declaration of each elements</w:t>
      </w:r>
      <w:r w:rsidR="009346C0">
        <w:rPr>
          <w:rFonts w:eastAsia="Batang"/>
          <w:lang w:val="en-US"/>
        </w:rPr>
        <w:t xml:space="preserve">, and all arrays are </w:t>
      </w:r>
      <w:r w:rsidR="00A9265E">
        <w:rPr>
          <w:rFonts w:eastAsia="Batang"/>
          <w:lang w:val="en-US"/>
        </w:rPr>
        <w:t>treated the similar way</w:t>
      </w:r>
      <w:r>
        <w:rPr>
          <w:rFonts w:eastAsia="Batang"/>
          <w:lang w:val="en-US"/>
        </w:rPr>
        <w:t>.</w:t>
      </w:r>
    </w:p>
    <w:p w14:paraId="69B687B6" w14:textId="4BC659D0" w:rsidR="00033C54" w:rsidRPr="00033C54" w:rsidRDefault="00033C54" w:rsidP="005E79AE">
      <w:pPr>
        <w:tabs>
          <w:tab w:val="left" w:pos="187"/>
          <w:tab w:val="left" w:pos="288"/>
          <w:tab w:val="left" w:pos="317"/>
          <w:tab w:val="left" w:pos="2430"/>
        </w:tabs>
        <w:jc w:val="both"/>
        <w:rPr>
          <w:rFonts w:eastAsia="Batang"/>
          <w:lang w:val="en-US"/>
        </w:rPr>
      </w:pPr>
    </w:p>
    <w:p w14:paraId="2FE508BE" w14:textId="514D798F" w:rsidR="00DF02E4" w:rsidRPr="006F361F" w:rsidRDefault="008E315B" w:rsidP="00DF02E4">
      <w:pPr>
        <w:pStyle w:val="Heading2"/>
      </w:pPr>
      <w:bookmarkStart w:id="18" w:name="_Toc182812284"/>
      <w:r>
        <w:t>Solving Ordinary Differential Equations</w:t>
      </w:r>
      <w:bookmarkEnd w:id="18"/>
    </w:p>
    <w:p w14:paraId="76781C2D" w14:textId="77777777" w:rsidR="00827C66" w:rsidRPr="00827C66" w:rsidRDefault="00DF02E4" w:rsidP="00827C66">
      <w:pPr>
        <w:tabs>
          <w:tab w:val="left" w:pos="187"/>
          <w:tab w:val="left" w:pos="288"/>
          <w:tab w:val="left" w:pos="317"/>
          <w:tab w:val="left" w:pos="2430"/>
        </w:tabs>
        <w:jc w:val="both"/>
        <w:rPr>
          <w:rFonts w:eastAsia="Batang"/>
        </w:rPr>
      </w:pPr>
      <w:r w:rsidRPr="006F361F">
        <w:rPr>
          <w:rFonts w:eastAsia="Batang"/>
        </w:rPr>
        <w:tab/>
      </w:r>
      <w:r w:rsidRPr="006F361F">
        <w:rPr>
          <w:rFonts w:eastAsia="Batang"/>
        </w:rPr>
        <w:tab/>
      </w:r>
      <w:r w:rsidR="00827C66" w:rsidRPr="00827C66">
        <w:rPr>
          <w:rFonts w:eastAsia="Batang"/>
        </w:rPr>
        <w:t xml:space="preserve">The model relies on algebraic calculations and dynamic functions expressed in the form of ordinary differential equations (ODEs), which are essential for simulating the complex </w:t>
      </w:r>
      <w:proofErr w:type="spellStart"/>
      <w:r w:rsidR="00827C66" w:rsidRPr="00827C66">
        <w:rPr>
          <w:rFonts w:eastAsia="Batang"/>
        </w:rPr>
        <w:t>behaviors</w:t>
      </w:r>
      <w:proofErr w:type="spellEnd"/>
      <w:r w:rsidR="00827C66" w:rsidRPr="00827C66">
        <w:rPr>
          <w:rFonts w:eastAsia="Batang"/>
        </w:rPr>
        <w:t xml:space="preserve"> of biological systems. To efficiently solve these ODEs within a CUDA-based parallel processing framework, two distinct numerical methods were employed depending on the specific cell model: the Rush-Larsen method and a custom implementation of the forward Euler method. These methods were chosen to balance computational efficiency, numerical stability, and compatibility with the CUDA architecture.  </w:t>
      </w:r>
    </w:p>
    <w:p w14:paraId="78DDDABD" w14:textId="77777777" w:rsidR="00827C66" w:rsidRPr="00827C66" w:rsidRDefault="00827C66" w:rsidP="00827C66">
      <w:pPr>
        <w:tabs>
          <w:tab w:val="left" w:pos="187"/>
          <w:tab w:val="left" w:pos="288"/>
          <w:tab w:val="left" w:pos="317"/>
          <w:tab w:val="left" w:pos="2430"/>
        </w:tabs>
        <w:jc w:val="both"/>
        <w:rPr>
          <w:rFonts w:eastAsia="Batang"/>
        </w:rPr>
      </w:pPr>
    </w:p>
    <w:p w14:paraId="721D702E" w14:textId="440D7FC1" w:rsidR="00827C66" w:rsidRPr="00827C66" w:rsidRDefault="00827C66" w:rsidP="00827C66">
      <w:pPr>
        <w:tabs>
          <w:tab w:val="left" w:pos="187"/>
          <w:tab w:val="left" w:pos="288"/>
          <w:tab w:val="left" w:pos="317"/>
          <w:tab w:val="left" w:pos="2430"/>
        </w:tabs>
        <w:jc w:val="both"/>
        <w:rPr>
          <w:rFonts w:eastAsia="Batang"/>
        </w:rPr>
      </w:pPr>
      <w:r w:rsidRPr="00827C66">
        <w:rPr>
          <w:rFonts w:eastAsia="Batang"/>
        </w:rPr>
        <w:t xml:space="preserve">For the </w:t>
      </w:r>
      <w:proofErr w:type="spellStart"/>
      <w:r w:rsidRPr="00827C66">
        <w:rPr>
          <w:rFonts w:eastAsia="Batang"/>
        </w:rPr>
        <w:t>ORd</w:t>
      </w:r>
      <w:proofErr w:type="spellEnd"/>
      <w:r w:rsidRPr="00827C66">
        <w:rPr>
          <w:rFonts w:eastAsia="Batang"/>
        </w:rPr>
        <w:t xml:space="preserve"> 2011 model, the Rush-Larsen method was utilized due to its computational efficiency and </w:t>
      </w:r>
      <w:r w:rsidR="00A27F4A">
        <w:rPr>
          <w:rFonts w:eastAsia="Batang"/>
        </w:rPr>
        <w:t xml:space="preserve">computational </w:t>
      </w:r>
      <w:r w:rsidRPr="00827C66">
        <w:rPr>
          <w:rFonts w:eastAsia="Batang"/>
        </w:rPr>
        <w:t xml:space="preserve">stability in this context. This method effectively integrates stiff components of the equations, making it well-suited for the dynamic features of the </w:t>
      </w:r>
      <w:proofErr w:type="spellStart"/>
      <w:r w:rsidRPr="00827C66">
        <w:rPr>
          <w:rFonts w:eastAsia="Batang"/>
        </w:rPr>
        <w:t>ORd</w:t>
      </w:r>
      <w:proofErr w:type="spellEnd"/>
      <w:r w:rsidRPr="00827C66">
        <w:rPr>
          <w:rFonts w:eastAsia="Batang"/>
        </w:rPr>
        <w:t xml:space="preserve"> 2011 model. </w:t>
      </w:r>
      <w:r w:rsidR="00F61A08">
        <w:rPr>
          <w:rFonts w:eastAsia="Batang"/>
        </w:rPr>
        <w:t xml:space="preserve">This method </w:t>
      </w:r>
      <w:r w:rsidR="00F61A08" w:rsidRPr="00F61A08">
        <w:rPr>
          <w:rFonts w:eastAsia="Batang"/>
        </w:rPr>
        <w:t>was implemented with a dynamic time-stepping mechanism by adjusting the time step during each iteration</w:t>
      </w:r>
      <w:r w:rsidR="00735159">
        <w:rPr>
          <w:rFonts w:eastAsia="Batang"/>
        </w:rPr>
        <w:t>, while balancing acceptable numerical errors</w:t>
      </w:r>
      <w:r w:rsidR="002D6512">
        <w:rPr>
          <w:rFonts w:eastAsia="Batang"/>
        </w:rPr>
        <w:t>.</w:t>
      </w:r>
      <w:r w:rsidR="00F61A08">
        <w:rPr>
          <w:rFonts w:eastAsia="Batang"/>
        </w:rPr>
        <w:t xml:space="preserve"> </w:t>
      </w:r>
      <w:r w:rsidRPr="00827C66">
        <w:rPr>
          <w:rFonts w:eastAsia="Batang"/>
        </w:rPr>
        <w:t xml:space="preserve">Initially, we aimed to generalize the use of the Rush-Larsen method across all cell models. However, when applied to </w:t>
      </w:r>
      <w:proofErr w:type="spellStart"/>
      <w:r w:rsidRPr="00827C66">
        <w:rPr>
          <w:rFonts w:eastAsia="Batang"/>
        </w:rPr>
        <w:t>ORd</w:t>
      </w:r>
      <w:proofErr w:type="spellEnd"/>
      <w:r w:rsidRPr="00827C66">
        <w:rPr>
          <w:rFonts w:eastAsia="Batang"/>
        </w:rPr>
        <w:t xml:space="preserve"> 2017 and Tomek models, this approach exhibited instability, failing to provide reliable results. To address this limitation, a simple forward Euler method was implemented for these models. While the Euler method produced accurate and stable results, particularly for the </w:t>
      </w:r>
      <w:proofErr w:type="spellStart"/>
      <w:r w:rsidRPr="00827C66">
        <w:rPr>
          <w:rFonts w:eastAsia="Batang"/>
        </w:rPr>
        <w:t>ORd</w:t>
      </w:r>
      <w:proofErr w:type="spellEnd"/>
      <w:r w:rsidRPr="00827C66">
        <w:rPr>
          <w:rFonts w:eastAsia="Batang"/>
        </w:rPr>
        <w:t xml:space="preserve"> 2017 and Tomek models, it proved to be computationally intensive, significantly increasing the runtime.</w:t>
      </w:r>
    </w:p>
    <w:p w14:paraId="6E6587B9" w14:textId="77777777" w:rsidR="00827C66" w:rsidRPr="00827C66" w:rsidRDefault="00827C66" w:rsidP="00827C66">
      <w:pPr>
        <w:tabs>
          <w:tab w:val="left" w:pos="187"/>
          <w:tab w:val="left" w:pos="288"/>
          <w:tab w:val="left" w:pos="317"/>
          <w:tab w:val="left" w:pos="2430"/>
        </w:tabs>
        <w:jc w:val="both"/>
        <w:rPr>
          <w:rFonts w:eastAsia="Batang"/>
        </w:rPr>
      </w:pPr>
    </w:p>
    <w:p w14:paraId="008D310D" w14:textId="4AD19190" w:rsidR="00F94418" w:rsidRDefault="00827C66" w:rsidP="00827C66">
      <w:pPr>
        <w:tabs>
          <w:tab w:val="left" w:pos="187"/>
          <w:tab w:val="left" w:pos="288"/>
          <w:tab w:val="left" w:pos="317"/>
          <w:tab w:val="left" w:pos="2430"/>
        </w:tabs>
        <w:jc w:val="both"/>
        <w:rPr>
          <w:rFonts w:eastAsia="Batang"/>
        </w:rPr>
      </w:pPr>
      <w:r w:rsidRPr="00827C66">
        <w:rPr>
          <w:rFonts w:eastAsia="Batang"/>
        </w:rPr>
        <w:t xml:space="preserve">To optimize the parallelization process, we focused on simplifying the </w:t>
      </w:r>
      <w:r w:rsidR="00735159">
        <w:rPr>
          <w:rFonts w:eastAsia="Batang"/>
        </w:rPr>
        <w:t>algorithm</w:t>
      </w:r>
      <w:r w:rsidRPr="00827C66">
        <w:rPr>
          <w:rFonts w:eastAsia="Batang"/>
        </w:rPr>
        <w:t xml:space="preserve"> by enabling parallel threads to process multiple samples rather than multiple equations simultaneously. The</w:t>
      </w:r>
      <w:r w:rsidR="00FB75D5">
        <w:rPr>
          <w:rFonts w:eastAsia="Batang"/>
        </w:rPr>
        <w:t xml:space="preserve"> Forward</w:t>
      </w:r>
      <w:r w:rsidRPr="00827C66">
        <w:rPr>
          <w:rFonts w:eastAsia="Batang"/>
        </w:rPr>
        <w:t xml:space="preserve"> Euler solver </w:t>
      </w:r>
      <w:r w:rsidR="001158ED">
        <w:rPr>
          <w:rFonts w:eastAsia="Batang"/>
        </w:rPr>
        <w:t>also can be upgraded</w:t>
      </w:r>
      <w:r w:rsidRPr="00827C66">
        <w:rPr>
          <w:rFonts w:eastAsia="Batang"/>
        </w:rPr>
        <w:t xml:space="preserve"> with a dynamic time-stepping mechanism</w:t>
      </w:r>
      <w:r w:rsidR="001158ED">
        <w:rPr>
          <w:rFonts w:eastAsia="Batang"/>
        </w:rPr>
        <w:t xml:space="preserve">, </w:t>
      </w:r>
      <w:r w:rsidRPr="00827C66">
        <w:rPr>
          <w:rFonts w:eastAsia="Batang"/>
        </w:rPr>
        <w:t xml:space="preserve">by adjusting the time step during each iteration. Despite the trade-off between computational speed and stability, this combination of methods ensures that the CUDA-based framework effectively supports the diverse </w:t>
      </w:r>
      <w:r w:rsidRPr="00827C66">
        <w:rPr>
          <w:rFonts w:eastAsia="Batang"/>
        </w:rPr>
        <w:lastRenderedPageBreak/>
        <w:t xml:space="preserve">requirements of different cell models while maintaining accuracy and </w:t>
      </w:r>
      <w:r w:rsidR="00735159" w:rsidRPr="00F61A08">
        <w:rPr>
          <w:rFonts w:eastAsia="Batang"/>
        </w:rPr>
        <w:t>to reduce numerical errors</w:t>
      </w:r>
      <w:r w:rsidRPr="00827C66">
        <w:rPr>
          <w:rFonts w:eastAsia="Batang"/>
        </w:rPr>
        <w:t>.</w:t>
      </w:r>
    </w:p>
    <w:p w14:paraId="33018E14" w14:textId="77777777" w:rsidR="00F05AF3" w:rsidRDefault="00FB75D5" w:rsidP="00F05AF3">
      <w:pPr>
        <w:jc w:val="both"/>
      </w:pPr>
      <w:r>
        <w:rPr>
          <w:rFonts w:eastAsia="Batang"/>
        </w:rPr>
        <w:t xml:space="preserve">This research implements the ODE solver inside the </w:t>
      </w:r>
      <w:proofErr w:type="spellStart"/>
      <w:r>
        <w:rPr>
          <w:rFonts w:eastAsia="Batang"/>
        </w:rPr>
        <w:t>cellmodel</w:t>
      </w:r>
      <w:proofErr w:type="spellEnd"/>
      <w:r>
        <w:rPr>
          <w:rFonts w:eastAsia="Batang"/>
        </w:rPr>
        <w:t xml:space="preserve"> code as a function. </w:t>
      </w:r>
      <w:r w:rsidR="00B77177">
        <w:rPr>
          <w:rFonts w:eastAsia="Batang"/>
        </w:rPr>
        <w:t xml:space="preserve">Forward Euler is a simple method to solve ODE in particular time. </w:t>
      </w:r>
      <w:r w:rsidR="00F05AF3" w:rsidRPr="00F05AF3">
        <w:rPr>
          <w:rFonts w:eastAsia="Batang"/>
        </w:rPr>
        <w:t>The forward Euler method calculates the next value of a variable by taking its current value</w:t>
      </w:r>
      <w:r w:rsidR="00F05AF3">
        <w:rPr>
          <w:rFonts w:eastAsia="Batang"/>
        </w:rPr>
        <w:t xml:space="preserve"> (STATES array)</w:t>
      </w:r>
      <w:r w:rsidR="00F05AF3" w:rsidRPr="00F05AF3">
        <w:rPr>
          <w:rFonts w:eastAsia="Batang"/>
        </w:rPr>
        <w:t xml:space="preserve"> and adding the product of the rate</w:t>
      </w:r>
      <w:r w:rsidR="00F05AF3">
        <w:rPr>
          <w:rFonts w:eastAsia="Batang"/>
        </w:rPr>
        <w:t xml:space="preserve"> (RATES array)</w:t>
      </w:r>
      <w:r w:rsidR="00F05AF3" w:rsidRPr="00F05AF3">
        <w:rPr>
          <w:rFonts w:eastAsia="Batang"/>
        </w:rPr>
        <w:t xml:space="preserve"> of change and the time step (</w:t>
      </w:r>
      <w:r w:rsidR="00F05AF3" w:rsidRPr="00F05AF3">
        <w:rPr>
          <w:rFonts w:eastAsia="Batang"/>
          <w:i/>
          <w:iCs/>
        </w:rPr>
        <w:t>dt</w:t>
      </w:r>
      <w:r w:rsidR="00F05AF3" w:rsidRPr="00F05AF3">
        <w:rPr>
          <w:rFonts w:eastAsia="Batang"/>
        </w:rPr>
        <w:t>).</w:t>
      </w:r>
      <w:r w:rsidR="00F05AF3">
        <w:rPr>
          <w:rFonts w:eastAsia="Batang"/>
        </w:rPr>
        <w:t xml:space="preserve"> </w:t>
      </w:r>
      <w:r w:rsidR="00F05AF3" w:rsidRPr="00F05AF3">
        <w:rPr>
          <w:rFonts w:eastAsia="Batang"/>
        </w:rPr>
        <w:t>This straightforward approach makes the method computationally simple and easy to implement</w:t>
      </w:r>
      <w:r w:rsidR="00F05AF3">
        <w:rPr>
          <w:rFonts w:eastAsia="Batang"/>
        </w:rPr>
        <w:t xml:space="preserve">. </w:t>
      </w:r>
      <w:r w:rsidR="00F05AF3">
        <w:t xml:space="preserve">Mathematically, it is expressed as: </w:t>
      </w:r>
    </w:p>
    <w:p w14:paraId="6CC3FFBD" w14:textId="77777777" w:rsidR="00F05AF3" w:rsidRDefault="00F05AF3" w:rsidP="00F05AF3">
      <w:pPr>
        <w:jc w:val="both"/>
      </w:pPr>
    </w:p>
    <w:p w14:paraId="73948746" w14:textId="376DB84E" w:rsidR="00F05AF3" w:rsidRPr="00F05AF3" w:rsidRDefault="00F05AF3" w:rsidP="00F05AF3">
      <w:pPr>
        <w:jc w:val="center"/>
        <w:rPr>
          <w:i/>
          <w:iCs/>
        </w:rPr>
      </w:pPr>
      <w:r w:rsidRPr="00F05AF3">
        <w:rPr>
          <w:rStyle w:val="katex-mathml"/>
          <w:rFonts w:eastAsiaTheme="majorEastAsia"/>
          <w:i/>
          <w:iCs/>
        </w:rPr>
        <w:t>x</w:t>
      </w:r>
      <w:r w:rsidRPr="00F05AF3">
        <w:rPr>
          <w:rStyle w:val="katex-mathml"/>
          <w:rFonts w:eastAsiaTheme="majorEastAsia"/>
          <w:i/>
          <w:iCs/>
          <w:vertAlign w:val="subscript"/>
        </w:rPr>
        <w:t>n+1</w:t>
      </w:r>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r w:rsidRPr="00F05AF3">
        <w:rPr>
          <w:rStyle w:val="katex-mathml"/>
          <w:rFonts w:eastAsiaTheme="majorEastAsia"/>
          <w:i/>
          <w:iCs/>
        </w:rPr>
        <w:t>+rate</w:t>
      </w:r>
      <w:proofErr w:type="spellEnd"/>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proofErr w:type="spellEnd"/>
      <w:r w:rsidRPr="00F05AF3">
        <w:rPr>
          <w:rStyle w:val="katex-mathml"/>
          <w:rFonts w:eastAsiaTheme="majorEastAsia"/>
          <w:i/>
          <w:iCs/>
        </w:rPr>
        <w:t>)</w:t>
      </w:r>
      <w:r w:rsidRPr="00F05AF3">
        <w:rPr>
          <w:rStyle w:val="katex-mathml"/>
          <w:rFonts w:ascii="Cambria Math" w:eastAsiaTheme="majorEastAsia" w:hAnsi="Cambria Math" w:cs="Cambria Math"/>
          <w:i/>
          <w:iCs/>
        </w:rPr>
        <w:t>⋅</w:t>
      </w:r>
      <w:proofErr w:type="spellStart"/>
      <w:r w:rsidRPr="00F05AF3">
        <w:rPr>
          <w:rStyle w:val="katex-mathml"/>
          <w:rFonts w:eastAsiaTheme="majorEastAsia"/>
          <w:i/>
          <w:iCs/>
        </w:rPr>
        <w:t>Δt</w:t>
      </w:r>
      <w:proofErr w:type="spellEnd"/>
    </w:p>
    <w:p w14:paraId="0D7C3816" w14:textId="77777777" w:rsidR="00F05AF3" w:rsidRDefault="00F05AF3" w:rsidP="00F05AF3">
      <w:pPr>
        <w:jc w:val="both"/>
      </w:pPr>
    </w:p>
    <w:p w14:paraId="3255AE97" w14:textId="5C6BF807" w:rsidR="00F05AF3" w:rsidRDefault="00F05AF3" w:rsidP="00F05AF3">
      <w:pPr>
        <w:jc w:val="both"/>
      </w:pPr>
      <w:r>
        <w:t xml:space="preserve">where </w:t>
      </w:r>
      <w:r w:rsidR="005324E2" w:rsidRPr="00F05AF3">
        <w:rPr>
          <w:rStyle w:val="katex-mathml"/>
          <w:rFonts w:eastAsiaTheme="majorEastAsia"/>
          <w:i/>
          <w:iCs/>
        </w:rPr>
        <w:t>x</w:t>
      </w:r>
      <w:r w:rsidR="005324E2" w:rsidRPr="00F05AF3">
        <w:rPr>
          <w:rStyle w:val="katex-mathml"/>
          <w:rFonts w:eastAsiaTheme="majorEastAsia"/>
          <w:i/>
          <w:iCs/>
          <w:vertAlign w:val="subscript"/>
        </w:rPr>
        <w:t>n+1</w:t>
      </w:r>
      <w:r>
        <w:rPr>
          <w:rStyle w:val="vlist-s"/>
        </w:rPr>
        <w:t>​</w:t>
      </w:r>
      <w:r>
        <w:t xml:space="preserve"> is the current value, </w:t>
      </w:r>
      <w:r w:rsidR="005324E2" w:rsidRPr="00F05AF3">
        <w:rPr>
          <w:rStyle w:val="katex-mathml"/>
          <w:rFonts w:eastAsiaTheme="majorEastAsia"/>
          <w:i/>
          <w:iCs/>
        </w:rPr>
        <w:t>rate(</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rsidR="005324E2" w:rsidRPr="00F05AF3">
        <w:rPr>
          <w:rStyle w:val="katex-mathml"/>
          <w:rFonts w:eastAsiaTheme="majorEastAsia"/>
          <w:i/>
          <w:iCs/>
        </w:rPr>
        <w:t>)</w:t>
      </w:r>
      <w:r>
        <w:t xml:space="preserve"> represents the rate of change at </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t xml:space="preserve">, and </w:t>
      </w:r>
      <w:proofErr w:type="spellStart"/>
      <w:r w:rsidR="005324E2" w:rsidRPr="00F05AF3">
        <w:rPr>
          <w:rStyle w:val="katex-mathml"/>
          <w:rFonts w:eastAsiaTheme="majorEastAsia"/>
          <w:i/>
          <w:iCs/>
        </w:rPr>
        <w:t>Δt</w:t>
      </w:r>
      <w:proofErr w:type="spellEnd"/>
      <w:r w:rsidR="005324E2">
        <w:t xml:space="preserve"> </w:t>
      </w:r>
      <w:r>
        <w:t>is the time step.</w:t>
      </w:r>
      <w:r w:rsidR="005324E2">
        <w:t xml:space="preserve"> </w:t>
      </w:r>
      <w:r w:rsidR="00471D46">
        <w:t xml:space="preserve">In the </w:t>
      </w:r>
      <w:r w:rsidR="00962AFE">
        <w:t xml:space="preserve">converted </w:t>
      </w:r>
      <w:r w:rsidR="00471D46">
        <w:t>code we are working now, add a function</w:t>
      </w:r>
      <w:r w:rsidR="00362EC0">
        <w:t xml:space="preserve"> to implement this calculation. This can be achieved by </w:t>
      </w:r>
      <w:r w:rsidR="00F23FEC">
        <w:t>implementing for loop such as:</w:t>
      </w:r>
    </w:p>
    <w:p w14:paraId="4593F2C9" w14:textId="57D5DF7D" w:rsidR="00F23FEC" w:rsidRDefault="00F23FEC" w:rsidP="00F05AF3">
      <w:pPr>
        <w:jc w:val="both"/>
      </w:pPr>
    </w:p>
    <w:p w14:paraId="670E55CE" w14:textId="665E51A6"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569CD6"/>
          <w:sz w:val="16"/>
          <w:szCs w:val="16"/>
        </w:rPr>
        <w:t>void</w:t>
      </w:r>
      <w:r w:rsidRPr="00F23FEC">
        <w:rPr>
          <w:rFonts w:ascii="Menlo" w:hAnsi="Menlo" w:cs="Menlo"/>
          <w:color w:val="D4D4D4"/>
          <w:sz w:val="16"/>
          <w:szCs w:val="16"/>
        </w:rPr>
        <w:t xml:space="preserve"> </w:t>
      </w:r>
      <w:proofErr w:type="spellStart"/>
      <w:proofErr w:type="gramStart"/>
      <w:r w:rsidRPr="00F23FEC">
        <w:rPr>
          <w:rFonts w:ascii="Menlo" w:hAnsi="Menlo" w:cs="Menlo"/>
          <w:color w:val="DCDCAA"/>
          <w:sz w:val="16"/>
          <w:szCs w:val="16"/>
        </w:rPr>
        <w:t>solveEuler</w:t>
      </w:r>
      <w:proofErr w:type="spellEnd"/>
      <w:r w:rsidRPr="00F23FEC">
        <w:rPr>
          <w:rFonts w:ascii="Menlo" w:hAnsi="Menlo" w:cs="Menlo"/>
          <w:color w:val="D4D4D4"/>
          <w:sz w:val="16"/>
          <w:szCs w:val="16"/>
        </w:rPr>
        <w:t xml:space="preserve">( </w:t>
      </w:r>
      <w:r w:rsidRPr="00F23FEC">
        <w:rPr>
          <w:rFonts w:ascii="Menlo" w:hAnsi="Menlo" w:cs="Menlo"/>
          <w:color w:val="569CD6"/>
          <w:sz w:val="16"/>
          <w:szCs w:val="16"/>
        </w:rPr>
        <w:t>double</w:t>
      </w:r>
      <w:proofErr w:type="gramEnd"/>
      <w:r w:rsidRPr="00F23FEC">
        <w:rPr>
          <w:rFonts w:ascii="Menlo" w:hAnsi="Menlo" w:cs="Menlo"/>
          <w:color w:val="D4D4D4"/>
          <w:sz w:val="16"/>
          <w:szCs w:val="16"/>
        </w:rPr>
        <w:t xml:space="preserve"> *STATES, </w:t>
      </w:r>
      <w:r w:rsidRPr="00F23FEC">
        <w:rPr>
          <w:rFonts w:ascii="Menlo" w:hAnsi="Menlo" w:cs="Menlo"/>
          <w:color w:val="569CD6"/>
          <w:sz w:val="16"/>
          <w:szCs w:val="16"/>
        </w:rPr>
        <w:t>double</w:t>
      </w:r>
      <w:r w:rsidRPr="00F23FEC">
        <w:rPr>
          <w:rFonts w:ascii="Menlo" w:hAnsi="Menlo" w:cs="Menlo"/>
          <w:color w:val="D4D4D4"/>
          <w:sz w:val="16"/>
          <w:szCs w:val="16"/>
        </w:rPr>
        <w:t xml:space="preserve"> *RATES, </w:t>
      </w:r>
      <w:r w:rsidRPr="00F23FEC">
        <w:rPr>
          <w:rFonts w:ascii="Menlo" w:hAnsi="Menlo" w:cs="Menlo"/>
          <w:color w:val="569CD6"/>
          <w:sz w:val="16"/>
          <w:szCs w:val="16"/>
        </w:rPr>
        <w:t>double</w:t>
      </w:r>
      <w:r w:rsidRPr="00F23FEC">
        <w:rPr>
          <w:rFonts w:ascii="Menlo" w:hAnsi="Menlo" w:cs="Menlo"/>
          <w:color w:val="D4D4D4"/>
          <w:sz w:val="16"/>
          <w:szCs w:val="16"/>
        </w:rPr>
        <w:t xml:space="preserve"> dt, </w:t>
      </w:r>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w:t>
      </w:r>
    </w:p>
    <w:p w14:paraId="2BFE9AF3"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618B3152" w14:textId="071F619B"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C586C0"/>
          <w:sz w:val="16"/>
          <w:szCs w:val="16"/>
        </w:rPr>
        <w:t>for</w:t>
      </w:r>
      <w:r w:rsidRPr="00F23FEC">
        <w:rPr>
          <w:rFonts w:ascii="Menlo" w:hAnsi="Menlo" w:cs="Menlo"/>
          <w:color w:val="D4D4D4"/>
          <w:sz w:val="16"/>
          <w:szCs w:val="16"/>
        </w:rPr>
        <w:t>(</w:t>
      </w:r>
      <w:proofErr w:type="gramEnd"/>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w:t>
      </w:r>
      <w:r w:rsidRPr="00F23FEC">
        <w:rPr>
          <w:rFonts w:ascii="Menlo" w:hAnsi="Menlo" w:cs="Menlo"/>
          <w:color w:val="B5CEA8"/>
          <w:sz w:val="16"/>
          <w:szCs w:val="16"/>
        </w:rPr>
        <w:t>0</w:t>
      </w:r>
      <w:r w:rsidRPr="00F23FEC">
        <w:rPr>
          <w:rFonts w:ascii="Menlo" w:hAnsi="Menlo" w:cs="Menlo"/>
          <w:color w:val="D4D4D4"/>
          <w:sz w:val="16"/>
          <w:szCs w:val="16"/>
        </w:rPr>
        <w:t>;i&lt;</w:t>
      </w:r>
      <w:r w:rsidRPr="00F23FEC">
        <w:rPr>
          <w:rFonts w:ascii="Menlo" w:hAnsi="Menlo" w:cs="Menlo"/>
          <w:color w:val="B5CEA8"/>
          <w:sz w:val="16"/>
          <w:szCs w:val="16"/>
        </w:rPr>
        <w:t>4</w:t>
      </w:r>
      <w:r w:rsidRPr="00F23FEC">
        <w:rPr>
          <w:rFonts w:ascii="Menlo" w:hAnsi="Menlo" w:cs="Menlo"/>
          <w:color w:val="B5CEA8"/>
          <w:sz w:val="16"/>
          <w:szCs w:val="16"/>
        </w:rPr>
        <w:t>3</w:t>
      </w:r>
      <w:r w:rsidRPr="00F23FEC">
        <w:rPr>
          <w:rFonts w:ascii="Menlo" w:hAnsi="Menlo" w:cs="Menlo"/>
          <w:color w:val="D4D4D4"/>
          <w:sz w:val="16"/>
          <w:szCs w:val="16"/>
        </w:rPr>
        <w:t>;i++){</w:t>
      </w:r>
    </w:p>
    <w:p w14:paraId="33EFF6D9" w14:textId="26C08D55"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9CDCFE"/>
          <w:sz w:val="16"/>
          <w:szCs w:val="16"/>
        </w:rPr>
        <w:t>STATES</w:t>
      </w:r>
      <w:r w:rsidRPr="00F23FEC">
        <w:rPr>
          <w:rFonts w:ascii="Menlo" w:hAnsi="Menlo" w:cs="Menlo"/>
          <w:color w:val="D4D4D4"/>
          <w:sz w:val="16"/>
          <w:szCs w:val="16"/>
        </w:rPr>
        <w:t>[</w:t>
      </w:r>
      <w:proofErr w:type="gramEnd"/>
      <w:r w:rsidRPr="00F23FEC">
        <w:rPr>
          <w:rFonts w:ascii="Menlo" w:hAnsi="Menlo" w:cs="Menlo"/>
          <w:color w:val="D4D4D4"/>
          <w:sz w:val="16"/>
          <w:szCs w:val="16"/>
        </w:rPr>
        <w:t>(</w:t>
      </w:r>
      <w:r w:rsidRPr="00F23FEC">
        <w:rPr>
          <w:rFonts w:ascii="Menlo" w:hAnsi="Menlo" w:cs="Menlo"/>
          <w:color w:val="B5CEA8"/>
          <w:sz w:val="16"/>
          <w:szCs w:val="16"/>
        </w:rPr>
        <w:t>4</w:t>
      </w:r>
      <w:r w:rsidRPr="00F23FEC">
        <w:rPr>
          <w:rFonts w:ascii="Menlo" w:hAnsi="Menlo" w:cs="Menlo"/>
          <w:color w:val="B5CEA8"/>
          <w:sz w:val="16"/>
          <w:szCs w:val="16"/>
        </w:rPr>
        <w:t>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STATES</w:t>
      </w:r>
      <w:r w:rsidRPr="00F23FEC">
        <w:rPr>
          <w:rFonts w:ascii="Menlo" w:hAnsi="Menlo" w:cs="Menlo"/>
          <w:color w:val="D4D4D4"/>
          <w:sz w:val="16"/>
          <w:szCs w:val="16"/>
        </w:rPr>
        <w:t>[(</w:t>
      </w:r>
      <w:r w:rsidRPr="00F23FEC">
        <w:rPr>
          <w:rFonts w:ascii="Menlo" w:hAnsi="Menlo" w:cs="Menlo"/>
          <w:color w:val="B5CEA8"/>
          <w:sz w:val="16"/>
          <w:szCs w:val="16"/>
        </w:rPr>
        <w:t>4</w:t>
      </w:r>
      <w:r w:rsidRPr="00F23FEC">
        <w:rPr>
          <w:rFonts w:ascii="Menlo" w:hAnsi="Menlo" w:cs="Menlo"/>
          <w:color w:val="B5CEA8"/>
          <w:sz w:val="16"/>
          <w:szCs w:val="16"/>
        </w:rPr>
        <w:t>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RATES</w:t>
      </w:r>
      <w:r w:rsidRPr="00F23FEC">
        <w:rPr>
          <w:rFonts w:ascii="Menlo" w:hAnsi="Menlo" w:cs="Menlo"/>
          <w:color w:val="D4D4D4"/>
          <w:sz w:val="16"/>
          <w:szCs w:val="16"/>
        </w:rPr>
        <w:t>[(</w:t>
      </w:r>
      <w:r w:rsidRPr="00F23FEC">
        <w:rPr>
          <w:rFonts w:ascii="Menlo" w:hAnsi="Menlo" w:cs="Menlo"/>
          <w:color w:val="B5CEA8"/>
          <w:sz w:val="16"/>
          <w:szCs w:val="16"/>
        </w:rPr>
        <w:t>4</w:t>
      </w:r>
      <w:r w:rsidRPr="00F23FEC">
        <w:rPr>
          <w:rFonts w:ascii="Menlo" w:hAnsi="Menlo" w:cs="Menlo"/>
          <w:color w:val="B5CEA8"/>
          <w:sz w:val="16"/>
          <w:szCs w:val="16"/>
        </w:rPr>
        <w:t>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 dt;</w:t>
      </w:r>
    </w:p>
    <w:p w14:paraId="17DDB76E"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
    <w:p w14:paraId="2FD2AD36"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42EB94E1" w14:textId="77777777" w:rsidR="00F23FEC" w:rsidRPr="00F05AF3" w:rsidRDefault="00F23FEC" w:rsidP="00F05AF3">
      <w:pPr>
        <w:jc w:val="both"/>
        <w:rPr>
          <w:rFonts w:eastAsia="Batang"/>
        </w:rPr>
      </w:pPr>
    </w:p>
    <w:p w14:paraId="6ED84575" w14:textId="11C13CF6" w:rsidR="00E80B2A" w:rsidRDefault="007B05AF" w:rsidP="00E80B2A">
      <w:pPr>
        <w:tabs>
          <w:tab w:val="left" w:pos="187"/>
          <w:tab w:val="left" w:pos="288"/>
          <w:tab w:val="left" w:pos="317"/>
          <w:tab w:val="left" w:pos="2430"/>
        </w:tabs>
        <w:jc w:val="both"/>
        <w:rPr>
          <w:rFonts w:eastAsia="Batang"/>
        </w:rPr>
      </w:pPr>
      <w:r w:rsidRPr="007B05AF">
        <w:rPr>
          <w:rFonts w:eastAsia="Batang"/>
        </w:rPr>
        <w:t>The function uses a for loop to iterate over the 43 state variables associated with a single sample</w:t>
      </w:r>
      <w:r>
        <w:rPr>
          <w:rFonts w:eastAsia="Batang"/>
        </w:rPr>
        <w:t xml:space="preserve"> in Tomek cell model</w:t>
      </w:r>
      <w:r w:rsidRPr="007B05AF">
        <w:rPr>
          <w:rFonts w:eastAsia="Batang"/>
        </w:rPr>
        <w:t>. For each state variable, it calculates the new value using the forward Euler method formula</w:t>
      </w:r>
      <w:r w:rsidR="007854CE">
        <w:rPr>
          <w:rFonts w:eastAsia="Batang"/>
        </w:rPr>
        <w:t xml:space="preserve">. </w:t>
      </w:r>
      <w:r w:rsidR="007854CE" w:rsidRPr="007854CE">
        <w:rPr>
          <w:rFonts w:eastAsia="Batang"/>
        </w:rPr>
        <w:t xml:space="preserve">The formula is applied to the corresponding state variable and rate of the selected sample, determined by the </w:t>
      </w:r>
      <w:proofErr w:type="spellStart"/>
      <w:r w:rsidR="007854CE" w:rsidRPr="007854CE">
        <w:rPr>
          <w:rFonts w:eastAsia="Batang"/>
        </w:rPr>
        <w:t>sample_id</w:t>
      </w:r>
      <w:proofErr w:type="spellEnd"/>
      <w:r w:rsidR="007854CE" w:rsidRPr="007854CE">
        <w:rPr>
          <w:rFonts w:eastAsia="Batang"/>
        </w:rPr>
        <w:t xml:space="preserve">. By multiplying </w:t>
      </w:r>
      <w:proofErr w:type="spellStart"/>
      <w:r w:rsidR="007854CE" w:rsidRPr="007854CE">
        <w:rPr>
          <w:rFonts w:eastAsia="Batang"/>
        </w:rPr>
        <w:t>sample_id</w:t>
      </w:r>
      <w:proofErr w:type="spellEnd"/>
      <w:r w:rsidR="007854CE" w:rsidRPr="007854CE">
        <w:rPr>
          <w:rFonts w:eastAsia="Batang"/>
        </w:rPr>
        <w:t xml:space="preserve"> by 43 (the number of state variables per sample</w:t>
      </w:r>
      <w:r w:rsidR="00615E38">
        <w:rPr>
          <w:rFonts w:eastAsia="Batang"/>
        </w:rPr>
        <w:t xml:space="preserve"> in Tomek cell model</w:t>
      </w:r>
      <w:r w:rsidR="007854CE" w:rsidRPr="007854CE">
        <w:rPr>
          <w:rFonts w:eastAsia="Batang"/>
        </w:rPr>
        <w:t>), the function accesses the correct block of memory in the flattened 1D array for both STATES and RATES. This ensures that updates are sample-specific and do not interfere with other samples.</w:t>
      </w:r>
    </w:p>
    <w:p w14:paraId="3EEDB1FE" w14:textId="77777777" w:rsidR="007B05AF" w:rsidRPr="006F361F" w:rsidRDefault="007B05AF" w:rsidP="00E80B2A">
      <w:pPr>
        <w:tabs>
          <w:tab w:val="left" w:pos="187"/>
          <w:tab w:val="left" w:pos="288"/>
          <w:tab w:val="left" w:pos="317"/>
          <w:tab w:val="left" w:pos="2430"/>
        </w:tabs>
        <w:jc w:val="both"/>
        <w:rPr>
          <w:rFonts w:eastAsia="Batang"/>
        </w:rPr>
      </w:pPr>
    </w:p>
    <w:p w14:paraId="4AB8A285" w14:textId="33203F64" w:rsidR="008E315B" w:rsidRDefault="00A86E0A" w:rsidP="008E315B">
      <w:pPr>
        <w:pStyle w:val="Heading2"/>
      </w:pPr>
      <w:r>
        <w:t>Repository Structure and Code Organisation</w:t>
      </w:r>
    </w:p>
    <w:p w14:paraId="772CA8FB" w14:textId="77777777" w:rsidR="00A86E0A" w:rsidRPr="00A86E0A" w:rsidRDefault="00A86E0A" w:rsidP="00A86E0A"/>
    <w:p w14:paraId="273CEE0E" w14:textId="77777777" w:rsidR="001166AA" w:rsidRDefault="001166AA" w:rsidP="001166AA">
      <w:pPr>
        <w:pStyle w:val="Heading2"/>
      </w:pPr>
      <w:r>
        <w:t>Output Format</w:t>
      </w:r>
    </w:p>
    <w:p w14:paraId="6DD88A42" w14:textId="77777777" w:rsidR="001166AA" w:rsidRPr="001166AA" w:rsidRDefault="001166AA" w:rsidP="001166AA"/>
    <w:p w14:paraId="59D9FD83" w14:textId="77777777" w:rsidR="00DC10F5" w:rsidRPr="00DC10F5" w:rsidRDefault="00DC10F5" w:rsidP="00DC10F5"/>
    <w:p w14:paraId="0F083ECA" w14:textId="77777777" w:rsidR="008E315B" w:rsidRPr="008E315B" w:rsidRDefault="008E315B" w:rsidP="008E315B"/>
    <w:p w14:paraId="5269A3A3" w14:textId="7FCD8C08" w:rsidR="008E315B" w:rsidRPr="006F361F" w:rsidRDefault="003F1D3B" w:rsidP="008E315B">
      <w:pPr>
        <w:pStyle w:val="Heading2"/>
      </w:pPr>
      <w:bookmarkStart w:id="19" w:name="_Toc182812286"/>
      <w:r>
        <w:t>Compilation, Input Files, and Testing</w:t>
      </w:r>
      <w:bookmarkEnd w:id="19"/>
    </w:p>
    <w:p w14:paraId="273FF29E" w14:textId="39B77AAF" w:rsidR="00DF02E4" w:rsidRPr="006F361F" w:rsidRDefault="00DF02E4" w:rsidP="00BA1780">
      <w:pPr>
        <w:tabs>
          <w:tab w:val="left" w:pos="187"/>
          <w:tab w:val="left" w:pos="288"/>
          <w:tab w:val="left" w:pos="317"/>
          <w:tab w:val="left" w:pos="2430"/>
        </w:tabs>
        <w:jc w:val="both"/>
        <w:rPr>
          <w:rFonts w:eastAsia="Batang"/>
        </w:rPr>
      </w:pPr>
    </w:p>
    <w:p w14:paraId="5B4B6F10" w14:textId="77777777" w:rsidR="00F94418" w:rsidRPr="006F361F" w:rsidRDefault="00F94418" w:rsidP="00BA1780">
      <w:pPr>
        <w:tabs>
          <w:tab w:val="left" w:pos="187"/>
          <w:tab w:val="left" w:pos="288"/>
          <w:tab w:val="left" w:pos="317"/>
          <w:tab w:val="left" w:pos="2430"/>
        </w:tabs>
        <w:jc w:val="both"/>
        <w:rPr>
          <w:rFonts w:eastAsia="Batang"/>
        </w:rPr>
      </w:pPr>
    </w:p>
    <w:p w14:paraId="77F0A694" w14:textId="77777777" w:rsidR="00BA1780" w:rsidRPr="006F361F" w:rsidRDefault="00BA1780" w:rsidP="00BA1780">
      <w:pPr>
        <w:rPr>
          <w:rFonts w:eastAsia="Batang"/>
          <w:iCs/>
          <w:color w:val="000000" w:themeColor="text1"/>
        </w:rPr>
      </w:pPr>
      <w:r w:rsidRPr="006F361F">
        <w:lastRenderedPageBreak/>
        <w:br w:type="page"/>
      </w:r>
    </w:p>
    <w:p w14:paraId="66337FF0" w14:textId="77777777" w:rsidR="00BA1780" w:rsidRPr="006F361F" w:rsidRDefault="00BA1780" w:rsidP="00BA1780">
      <w:pPr>
        <w:pStyle w:val="Heading1"/>
        <w:jc w:val="center"/>
      </w:pPr>
      <w:bookmarkStart w:id="20" w:name="_Toc182812287"/>
      <w:r w:rsidRPr="006F361F">
        <w:lastRenderedPageBreak/>
        <w:t>Results and Discussion</w:t>
      </w:r>
      <w:bookmarkEnd w:id="20"/>
    </w:p>
    <w:p w14:paraId="60C003E9" w14:textId="2D283FF1" w:rsidR="00BA1780" w:rsidRPr="006F361F" w:rsidRDefault="00BA1780" w:rsidP="00BA1780">
      <w:pPr>
        <w:pStyle w:val="Heading2"/>
      </w:pPr>
      <w:bookmarkStart w:id="21" w:name="_Toc182812288"/>
      <w:r w:rsidRPr="006F361F">
        <w:t xml:space="preserve">Best-fit parameters and </w:t>
      </w:r>
      <w:r w:rsidR="001E0698" w:rsidRPr="006F361F">
        <w:t>their</w:t>
      </w:r>
      <w:r w:rsidRPr="006F361F">
        <w:t xml:space="preserve"> confidence intervals</w:t>
      </w:r>
      <w:bookmarkEnd w:id="21"/>
    </w:p>
    <w:p w14:paraId="4162E6CC"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A3D0232" w14:textId="30FFFBC9"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w:t>
      </w:r>
      <w:r w:rsidR="0054116B" w:rsidRPr="006F361F">
        <w:rPr>
          <w:rFonts w:eastAsia="Batang"/>
        </w:rPr>
        <w:t xml:space="preserve">It is </w:t>
      </w:r>
      <w:r w:rsidRPr="006F361F">
        <w:rPr>
          <w:rFonts w:eastAsia="Batang"/>
        </w:rPr>
        <w:t xml:space="preserve">found that </w:t>
      </w:r>
      <w:r w:rsidR="0054116B" w:rsidRPr="006F361F">
        <w:rPr>
          <w:rFonts w:eastAsia="Batang"/>
        </w:rPr>
        <w:t xml:space="preserve">the </w:t>
      </w:r>
      <w:r w:rsidRPr="006F361F">
        <w:rPr>
          <w:rFonts w:eastAsia="Batang"/>
        </w:rPr>
        <w:t xml:space="preserve">best-fit parameters </w:t>
      </w:r>
      <w:r w:rsidR="0054116B" w:rsidRPr="006F361F">
        <w:rPr>
          <w:rFonts w:eastAsia="Batang"/>
        </w:rPr>
        <w:t xml:space="preserve">from Hill fitting with LSM </w:t>
      </w:r>
      <w:r w:rsidRPr="006F361F">
        <w:rPr>
          <w:rFonts w:eastAsia="Batang"/>
        </w:rPr>
        <w:t xml:space="preserve">match exactly with previous work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Meanwhile, the 95% confidence interval of the parameters f</w:t>
      </w:r>
      <w:r w:rsidR="00C226FA" w:rsidRPr="006F361F">
        <w:rPr>
          <w:rFonts w:eastAsia="Batang"/>
        </w:rPr>
        <w:t>rom</w:t>
      </w:r>
      <w:r w:rsidRPr="006F361F">
        <w:rPr>
          <w:rFonts w:eastAsia="Batang"/>
        </w:rPr>
        <w:t xml:space="preserve"> two schemes shows different results among them that can be seen in </w:t>
      </w:r>
      <w:r w:rsidRPr="006F361F">
        <w:rPr>
          <w:rFonts w:eastAsia="Batang"/>
        </w:rPr>
        <w:fldChar w:fldCharType="begin"/>
      </w:r>
      <w:r w:rsidRPr="006F361F">
        <w:rPr>
          <w:rFonts w:eastAsia="Batang"/>
        </w:rPr>
        <w:instrText xml:space="preserve"> REF _Ref56048138 \h </w:instrText>
      </w:r>
      <w:r w:rsidRPr="006F361F">
        <w:rPr>
          <w:rFonts w:eastAsia="Batang"/>
        </w:rPr>
      </w:r>
      <w:r w:rsidRPr="006F361F">
        <w:rPr>
          <w:rFonts w:eastAsia="Batang"/>
        </w:rPr>
        <w:fldChar w:fldCharType="separate"/>
      </w:r>
      <w:r w:rsidR="00754DDA" w:rsidRPr="006F361F">
        <w:t xml:space="preserve">[Table 3. </w:t>
      </w:r>
      <w:r w:rsidR="00754DDA" w:rsidRPr="006F361F">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048154 \h </w:instrText>
      </w:r>
      <w:r w:rsidRPr="006F361F">
        <w:rPr>
          <w:rFonts w:eastAsia="Batang"/>
        </w:rPr>
      </w:r>
      <w:r w:rsidRPr="006F361F">
        <w:rPr>
          <w:rFonts w:eastAsia="Batang"/>
        </w:rPr>
        <w:fldChar w:fldCharType="separate"/>
      </w:r>
      <w:r w:rsidR="00754DDA" w:rsidRPr="006F361F">
        <w:t xml:space="preserve">[Table 3. </w:t>
      </w:r>
      <w:r w:rsidR="00754DDA" w:rsidRPr="006F361F">
        <w:rPr>
          <w:noProof/>
        </w:rPr>
        <w:t>2</w:t>
      </w:r>
      <w:r w:rsidRPr="006F361F">
        <w:rPr>
          <w:rFonts w:eastAsia="Batang"/>
        </w:rPr>
        <w:fldChar w:fldCharType="end"/>
      </w:r>
      <w:r w:rsidRPr="006F361F">
        <w:rPr>
          <w:rFonts w:eastAsia="Batang"/>
        </w:rPr>
        <w:t xml:space="preserve">]. In each table, the N/A or “not </w:t>
      </w:r>
      <w:r w:rsidR="0054116B" w:rsidRPr="006F361F">
        <w:rPr>
          <w:rFonts w:eastAsia="Batang"/>
        </w:rPr>
        <w:t>applicable</w:t>
      </w:r>
      <w:r w:rsidRPr="006F361F">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6F361F">
        <w:rPr>
          <w:rFonts w:eastAsia="Batang"/>
        </w:rPr>
        <w:t xml:space="preserve"> is not well defined as no detectable blocking appeared during experiment as stated by Li et al </w: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22]</w:t>
      </w:r>
      <w:r w:rsidRPr="006F361F">
        <w:rPr>
          <w:rFonts w:eastAsia="Batang"/>
        </w:rPr>
        <w:fldChar w:fldCharType="end"/>
      </w:r>
      <w:r w:rsidRPr="006F361F">
        <w:rPr>
          <w:rFonts w:eastAsia="Batang"/>
        </w:rPr>
        <w:t>.</w:t>
      </w:r>
    </w:p>
    <w:p w14:paraId="6189E2B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1CBB3A5" w14:textId="529FBDC3" w:rsidR="00BA1780" w:rsidRPr="006F361F" w:rsidRDefault="00BA1780" w:rsidP="00BA1780">
      <w:pPr>
        <w:tabs>
          <w:tab w:val="left" w:pos="187"/>
          <w:tab w:val="left" w:pos="288"/>
          <w:tab w:val="left" w:pos="317"/>
        </w:tabs>
        <w:jc w:val="center"/>
        <w:rPr>
          <w:rFonts w:eastAsia="Batang"/>
        </w:rPr>
      </w:pPr>
      <w:bookmarkStart w:id="22" w:name="_Ref56048138"/>
      <w:bookmarkStart w:id="23" w:name="_Toc57331935"/>
      <w:r w:rsidRPr="006F361F">
        <w:t xml:space="preserve">[Table 3. </w:t>
      </w:r>
      <w:fldSimple w:instr=" SEQ [Table_3. \* ARABIC ">
        <w:r w:rsidR="00754DDA" w:rsidRPr="006F361F">
          <w:rPr>
            <w:noProof/>
          </w:rPr>
          <w:t>1</w:t>
        </w:r>
      </w:fldSimple>
      <w:bookmarkEnd w:id="22"/>
      <w:r w:rsidRPr="006F361F">
        <w:t xml:space="preserve">] Hill equation parameters and confidence intervals (square bracket) for the 12 CiPA training drugs with scheme 1 approach from </w:t>
      </w:r>
      <w:r w:rsidRPr="006F361F">
        <w:fldChar w:fldCharType="begin"/>
      </w:r>
      <w:r w:rsidRPr="006F361F">
        <w:instrText xml:space="preserve"> REF _Ref54621826 \h </w:instrText>
      </w:r>
      <w:r w:rsidRPr="006F361F">
        <w:fldChar w:fldCharType="separate"/>
      </w:r>
      <w:r w:rsidR="00754DDA" w:rsidRPr="006F361F">
        <w:t xml:space="preserve">[Figure 2. </w:t>
      </w:r>
      <w:r w:rsidR="00754DDA" w:rsidRPr="006F361F">
        <w:rPr>
          <w:noProof/>
        </w:rPr>
        <w:t>1</w:t>
      </w:r>
      <w:r w:rsidRPr="006F361F">
        <w:fldChar w:fldCharType="end"/>
      </w:r>
      <w:r w:rsidRPr="006F361F">
        <w:t>]</w:t>
      </w:r>
      <w:bookmarkEnd w:id="23"/>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1,1.09]</w:t>
            </w:r>
          </w:p>
        </w:tc>
      </w:tr>
    </w:tbl>
    <w:p w14:paraId="7EBBD42E"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6C7E120" w14:textId="636FBCD0" w:rsidR="00BA1780" w:rsidRPr="006F361F" w:rsidRDefault="00BA1780" w:rsidP="00BA1780">
      <w:pPr>
        <w:tabs>
          <w:tab w:val="left" w:pos="187"/>
          <w:tab w:val="left" w:pos="288"/>
          <w:tab w:val="left" w:pos="317"/>
        </w:tabs>
        <w:jc w:val="center"/>
        <w:rPr>
          <w:rFonts w:eastAsia="Batang"/>
        </w:rPr>
      </w:pPr>
      <w:r w:rsidRPr="006F361F">
        <w:rPr>
          <w:rFonts w:eastAsia="Batang"/>
        </w:rPr>
        <w:tab/>
      </w:r>
      <w:r w:rsidRPr="006F361F">
        <w:rPr>
          <w:rFonts w:eastAsia="Batang"/>
        </w:rPr>
        <w:tab/>
      </w:r>
      <w:bookmarkStart w:id="24" w:name="_Ref56048154"/>
      <w:bookmarkStart w:id="25" w:name="_Toc57331936"/>
      <w:r w:rsidRPr="006F361F">
        <w:t xml:space="preserve">[Table 3. </w:t>
      </w:r>
      <w:fldSimple w:instr=" SEQ [Table_3. \* ARABIC ">
        <w:r w:rsidR="00754DDA" w:rsidRPr="006F361F">
          <w:rPr>
            <w:noProof/>
          </w:rPr>
          <w:t>2</w:t>
        </w:r>
      </w:fldSimple>
      <w:bookmarkEnd w:id="24"/>
      <w:r w:rsidRPr="006F361F">
        <w:t xml:space="preserve">] Hill equation parameters and confidence intervals (square bracket) for the 12 CiPA training drugs with scheme 2 approach from </w:t>
      </w:r>
      <w:r w:rsidRPr="006F361F">
        <w:fldChar w:fldCharType="begin"/>
      </w:r>
      <w:r w:rsidRPr="006F361F">
        <w:instrText xml:space="preserve"> REF _Ref54621826 \h </w:instrText>
      </w:r>
      <w:r w:rsidRPr="006F361F">
        <w:fldChar w:fldCharType="separate"/>
      </w:r>
      <w:r w:rsidR="00754DDA" w:rsidRPr="006F361F">
        <w:t xml:space="preserve">[Figure 2. </w:t>
      </w:r>
      <w:r w:rsidR="00754DDA" w:rsidRPr="006F361F">
        <w:rPr>
          <w:noProof/>
        </w:rPr>
        <w:t>1</w:t>
      </w:r>
      <w:r w:rsidRPr="006F361F">
        <w:fldChar w:fldCharType="end"/>
      </w:r>
      <w:r w:rsidRPr="006F361F">
        <w:t>]</w:t>
      </w:r>
      <w:bookmarkEnd w:id="25"/>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0,1.12]</w:t>
            </w:r>
          </w:p>
        </w:tc>
      </w:tr>
    </w:tbl>
    <w:p w14:paraId="334E0F6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4B20516" w14:textId="425E328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can be carried out with the plot of </w:t>
      </w:r>
      <w:r w:rsidR="001E0698" w:rsidRPr="006F361F">
        <w:rPr>
          <w:rFonts w:eastAsia="Batang"/>
        </w:rPr>
        <w:t xml:space="preserve">the </w:t>
      </w:r>
      <w:r w:rsidRPr="006F361F">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as well as its histogram as shown in some sample results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1</w:t>
      </w:r>
      <w:r w:rsidRPr="006F361F">
        <w:rPr>
          <w:rFonts w:eastAsia="Batang"/>
        </w:rPr>
        <w:fldChar w:fldCharType="end"/>
      </w:r>
      <w:r w:rsidRPr="006F361F">
        <w:rPr>
          <w:rFonts w:eastAsia="Batang"/>
        </w:rPr>
        <w:t xml:space="preserve">] for Dofetilide hERG channel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2</w:t>
      </w:r>
      <w:r w:rsidRPr="006F361F">
        <w:rPr>
          <w:rFonts w:eastAsia="Batang"/>
        </w:rPr>
        <w:fldChar w:fldCharType="end"/>
      </w:r>
      <w:r w:rsidRPr="006F361F">
        <w:rPr>
          <w:rFonts w:eastAsia="Batang"/>
        </w:rPr>
        <w:t xml:space="preserve">] for Dofetilide INa channel. For cases with sufficient experimental data like </w:t>
      </w:r>
      <w:r w:rsidR="001E0698" w:rsidRPr="006F361F">
        <w:rPr>
          <w:rFonts w:eastAsia="Batang"/>
        </w:rPr>
        <w:t xml:space="preserve">the </w:t>
      </w:r>
      <w:r w:rsidRPr="006F361F">
        <w:rPr>
          <w:rFonts w:eastAsia="Batang"/>
        </w:rPr>
        <w:t xml:space="preserve">Dofetilide hERG channel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1</w:t>
      </w:r>
      <w:r w:rsidRPr="006F361F">
        <w:rPr>
          <w:rFonts w:eastAsia="Batang"/>
        </w:rPr>
        <w:fldChar w:fldCharType="end"/>
      </w:r>
      <w:r w:rsidRPr="006F361F">
        <w:rPr>
          <w:rFonts w:eastAsia="Batang"/>
        </w:rPr>
        <w:t xml:space="preserve">], both MCMC and </w:t>
      </w:r>
      <w:r w:rsidR="000E49A1" w:rsidRPr="006F361F">
        <w:rPr>
          <w:rFonts w:eastAsia="Batang"/>
        </w:rPr>
        <w:t>the</w:t>
      </w:r>
      <w:r w:rsidRPr="006F361F">
        <w:rPr>
          <w:rFonts w:eastAsia="Batang"/>
        </w:rPr>
        <w:t xml:space="preserve"> proposed simulation yield similar spread of </w:t>
      </w:r>
      <w:r w:rsidR="00460032" w:rsidRPr="006F361F">
        <w:rPr>
          <w:rFonts w:eastAsia="Batang"/>
        </w:rPr>
        <w:t>fitted parameters</w:t>
      </w:r>
      <w:r w:rsidRPr="006F361F">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p</w:t>
      </w:r>
      <w:r w:rsidR="006542CD" w:rsidRPr="006F361F">
        <w:rPr>
          <w:rFonts w:eastAsia="Batang"/>
        </w:rPr>
        <w:t xml:space="preserve">redicted by MCMC are similar to the </w:t>
      </w:r>
      <w:r w:rsidR="0034322D" w:rsidRPr="006F361F">
        <w:rPr>
          <w:rFonts w:eastAsia="Batang"/>
        </w:rPr>
        <w:t>MC’s</w:t>
      </w:r>
      <w:r w:rsidRPr="006F361F">
        <w:rPr>
          <w:rFonts w:eastAsia="Batang"/>
        </w:rPr>
        <w:t xml:space="preserve"> results which resemble Gaussian distribution (see middle and bottom panels). On the other hand, </w:t>
      </w:r>
      <w:r w:rsidR="001E0698" w:rsidRPr="006F361F">
        <w:rPr>
          <w:rFonts w:eastAsia="Batang"/>
        </w:rPr>
        <w:t xml:space="preserve">the </w:t>
      </w:r>
      <w:r w:rsidRPr="006F361F">
        <w:rPr>
          <w:rFonts w:eastAsia="Batang"/>
        </w:rPr>
        <w:t xml:space="preserve">Dofetilide INa channel o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2</w:t>
      </w:r>
      <w:r w:rsidRPr="006F361F">
        <w:rPr>
          <w:rFonts w:eastAsia="Batang"/>
        </w:rPr>
        <w:fldChar w:fldCharType="end"/>
      </w:r>
      <w:r w:rsidRPr="006F361F">
        <w:rPr>
          <w:rFonts w:eastAsia="Batang"/>
        </w:rPr>
        <w:t xml:space="preserve">] yields inverse proportionality of two fit parameters (see on top panels). Furthermore, the histogram plots show </w:t>
      </w:r>
      <w:r w:rsidR="001E0698" w:rsidRPr="006F361F">
        <w:rPr>
          <w:rFonts w:eastAsia="Batang"/>
        </w:rPr>
        <w:t xml:space="preserve">a </w:t>
      </w:r>
      <w:r w:rsidRPr="006F361F">
        <w:rPr>
          <w:rFonts w:eastAsia="Batang"/>
        </w:rPr>
        <w:t xml:space="preserve">completely non-Gaussian shape of parameter distribution. Both MCMC and </w:t>
      </w:r>
      <w:r w:rsidR="006542CD" w:rsidRPr="006F361F">
        <w:rPr>
          <w:rFonts w:eastAsia="Batang"/>
        </w:rPr>
        <w:t>proposed method</w:t>
      </w:r>
      <w:r w:rsidRPr="006F361F">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mostly grouped near its lower bounds while for </w:t>
      </w:r>
      <m:oMath>
        <m:r>
          <w:rPr>
            <w:rFonts w:ascii="Cambria Math" w:eastAsia="Batang" w:hAnsi="Cambria Math"/>
          </w:rPr>
          <m:t>h</m:t>
        </m:r>
      </m:oMath>
      <w:r w:rsidRPr="006F361F">
        <w:rPr>
          <w:rFonts w:eastAsia="Batang"/>
        </w:rPr>
        <w:t xml:space="preserve"> </w:t>
      </w:r>
      <w:r w:rsidRPr="006F361F">
        <w:rPr>
          <w:rFonts w:eastAsia="Batang"/>
        </w:rPr>
        <w:lastRenderedPageBreak/>
        <w:t xml:space="preserve">also grouped near its lower bound except that </w:t>
      </w:r>
      <w:r w:rsidR="006542CD" w:rsidRPr="006F361F">
        <w:rPr>
          <w:rFonts w:eastAsia="Batang"/>
        </w:rPr>
        <w:t>proposed</w:t>
      </w:r>
      <w:r w:rsidRPr="006F361F">
        <w:rPr>
          <w:rFonts w:eastAsia="Batang"/>
        </w:rPr>
        <w:t xml:space="preserve"> algorithm yield quite high relative frequency on upper bound of </w:t>
      </w:r>
      <m:oMath>
        <m:r>
          <w:rPr>
            <w:rFonts w:ascii="Cambria Math" w:eastAsia="Batang" w:hAnsi="Cambria Math"/>
          </w:rPr>
          <m:t>h</m:t>
        </m:r>
      </m:oMath>
      <w:r w:rsidRPr="006F361F">
        <w:rPr>
          <w:rFonts w:eastAsia="Batang"/>
        </w:rPr>
        <w:t>.</w:t>
      </w:r>
    </w:p>
    <w:p w14:paraId="4C7A03F1" w14:textId="4560492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Moreover, from the histogram in </w:t>
      </w:r>
      <w:r w:rsidR="001E0698" w:rsidRPr="006F361F">
        <w:rPr>
          <w:rFonts w:eastAsia="Batang"/>
        </w:rPr>
        <w:t xml:space="preserve">the </w:t>
      </w:r>
      <w:r w:rsidRPr="006F361F">
        <w:rPr>
          <w:rFonts w:eastAsia="Batang"/>
        </w:rPr>
        <w:t xml:space="preserve">middle and bottom panel of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2</w:t>
      </w:r>
      <w:r w:rsidRPr="006F361F">
        <w:rPr>
          <w:rFonts w:eastAsia="Batang"/>
        </w:rPr>
        <w:fldChar w:fldCharType="end"/>
      </w:r>
      <w:r w:rsidRPr="006F361F">
        <w:rPr>
          <w:rFonts w:eastAsia="Batang"/>
        </w:rPr>
        <w:t>]</w:t>
      </w:r>
      <w:r w:rsidR="00460032" w:rsidRPr="006F361F">
        <w:rPr>
          <w:rFonts w:eastAsia="Batang"/>
        </w:rPr>
        <w:t>,</w:t>
      </w:r>
      <w:r w:rsidRPr="006F361F">
        <w:rPr>
          <w:rFonts w:eastAsia="Batang"/>
        </w:rPr>
        <w:t xml:space="preserve"> </w:t>
      </w:r>
      <w:r w:rsidR="006542CD" w:rsidRPr="006F361F">
        <w:rPr>
          <w:rFonts w:eastAsia="Batang"/>
        </w:rPr>
        <w:t>one</w:t>
      </w:r>
      <w:r w:rsidRPr="006F361F">
        <w:rPr>
          <w:rFonts w:eastAsia="Batang"/>
        </w:rPr>
        <w:t xml:space="preserve"> can clearly predict and compare the confidence intervals of fit parameters between </w:t>
      </w:r>
      <w:r w:rsidR="006542CD" w:rsidRPr="006F361F">
        <w:rPr>
          <w:rFonts w:eastAsia="Batang"/>
        </w:rPr>
        <w:t>the</w:t>
      </w:r>
      <w:r w:rsidRPr="006F361F">
        <w:rPr>
          <w:rFonts w:eastAsia="Batang"/>
        </w:rPr>
        <w:t xml:space="preserve"> proposed </w:t>
      </w:r>
      <w:r w:rsidR="00A8659B" w:rsidRPr="006F361F">
        <w:rPr>
          <w:rFonts w:eastAsia="Batang"/>
        </w:rPr>
        <w:t xml:space="preserve">MC </w:t>
      </w:r>
      <w:r w:rsidRPr="006F361F">
        <w:rPr>
          <w:rFonts w:eastAsia="Batang"/>
        </w:rPr>
        <w:t xml:space="preserve">algorithm and MCMC. For cases like </w:t>
      </w:r>
      <w:r w:rsidR="001E0698" w:rsidRPr="006F361F">
        <w:rPr>
          <w:rFonts w:eastAsia="Batang"/>
        </w:rPr>
        <w:t xml:space="preserve">the </w:t>
      </w:r>
      <w:r w:rsidRPr="006F361F">
        <w:rPr>
          <w:rFonts w:eastAsia="Batang"/>
        </w:rPr>
        <w:t xml:space="preserve">Dofetilide hERG channel, where the histogram of MCMC and </w:t>
      </w:r>
      <w:r w:rsidR="00A8659B" w:rsidRPr="006F361F">
        <w:rPr>
          <w:rFonts w:eastAsia="Batang"/>
        </w:rPr>
        <w:t xml:space="preserve">MC </w:t>
      </w:r>
      <w:r w:rsidRPr="006F361F">
        <w:rPr>
          <w:rFonts w:eastAsia="Batang"/>
        </w:rPr>
        <w:t xml:space="preserve">algorithm overlap quite well, the confidence interval of fit parameters would be similar. However, for cases with insufficient drug response like </w:t>
      </w:r>
      <w:r w:rsidR="001E0698" w:rsidRPr="006F361F">
        <w:rPr>
          <w:rFonts w:eastAsia="Batang"/>
        </w:rPr>
        <w:t xml:space="preserve">the </w:t>
      </w:r>
      <w:r w:rsidRPr="006F361F">
        <w:rPr>
          <w:rFonts w:eastAsia="Batang"/>
        </w:rPr>
        <w:t xml:space="preserve">Dofetilide INa channel where the histogram peak is not well defined and its shape does not resemble Gaussian distribution, the confidence intervals from MCMC and </w:t>
      </w:r>
      <w:r w:rsidR="00A8659B" w:rsidRPr="006F361F">
        <w:rPr>
          <w:rFonts w:eastAsia="Batang"/>
        </w:rPr>
        <w:t xml:space="preserve">MC </w:t>
      </w:r>
      <w:r w:rsidRPr="006F361F">
        <w:rPr>
          <w:rFonts w:eastAsia="Batang"/>
        </w:rPr>
        <w:t xml:space="preserve">algorithm can be completely different and hardly meaningful. The term “insufficient dose-response data” will be discussed in </w:t>
      </w:r>
      <w:r w:rsidR="001E0698" w:rsidRPr="006F361F">
        <w:rPr>
          <w:rFonts w:eastAsia="Batang"/>
        </w:rPr>
        <w:t xml:space="preserve">the </w:t>
      </w:r>
      <w:r w:rsidRPr="006F361F">
        <w:rPr>
          <w:rFonts w:eastAsia="Batang"/>
        </w:rPr>
        <w:t>next subsection.</w:t>
      </w:r>
    </w:p>
    <w:p w14:paraId="3A1EB4A3" w14:textId="77777777" w:rsidR="00945449" w:rsidRPr="006F361F" w:rsidRDefault="00945449" w:rsidP="00BA1780">
      <w:pPr>
        <w:tabs>
          <w:tab w:val="left" w:pos="187"/>
          <w:tab w:val="left" w:pos="288"/>
          <w:tab w:val="left" w:pos="317"/>
        </w:tabs>
        <w:jc w:val="both"/>
        <w:rPr>
          <w:rFonts w:eastAsia="Batang"/>
        </w:rPr>
      </w:pPr>
    </w:p>
    <w:p w14:paraId="6749BF2A"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Pr="006F361F" w:rsidRDefault="00BA1780" w:rsidP="00BA1780">
      <w:pPr>
        <w:pStyle w:val="Caption"/>
      </w:pPr>
      <w:bookmarkStart w:id="26" w:name="_Ref56499839"/>
      <w:bookmarkStart w:id="27" w:name="_Toc182814238"/>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1</w:t>
      </w:r>
      <w:r w:rsidR="00813CAF" w:rsidRPr="006F361F">
        <w:rPr>
          <w:noProof/>
        </w:rPr>
        <w:fldChar w:fldCharType="end"/>
      </w:r>
      <w:bookmarkEnd w:id="26"/>
      <w:r w:rsidRPr="006F361F">
        <w:t>] Comparison of the results from scheme 1 (left) and scheme 2 (right) on Dofetilide hERG channel</w:t>
      </w:r>
      <w:bookmarkEnd w:id="27"/>
    </w:p>
    <w:p w14:paraId="58218E13" w14:textId="0E36BB2B"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Note that some histogram plots i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2</w:t>
      </w:r>
      <w:r w:rsidRPr="006F361F">
        <w:rPr>
          <w:rFonts w:eastAsia="Batang"/>
        </w:rPr>
        <w:fldChar w:fldCharType="end"/>
      </w:r>
      <w:r w:rsidRPr="006F361F">
        <w:rPr>
          <w:rFonts w:eastAsia="Batang"/>
        </w:rPr>
        <w:t xml:space="preserve">] </w:t>
      </w:r>
      <w:r w:rsidR="00460032" w:rsidRPr="006F361F">
        <w:rPr>
          <w:rFonts w:eastAsia="Batang"/>
        </w:rPr>
        <w:t xml:space="preserve">(the bottom panels) </w:t>
      </w:r>
      <w:r w:rsidRPr="006F361F">
        <w:rPr>
          <w:rFonts w:eastAsia="Batang"/>
        </w:rPr>
        <w:t xml:space="preserve">have </w:t>
      </w:r>
      <w:r w:rsidR="001E0698" w:rsidRPr="006F361F">
        <w:rPr>
          <w:rFonts w:eastAsia="Batang"/>
        </w:rPr>
        <w:t xml:space="preserve">a </w:t>
      </w:r>
      <w:r w:rsidRPr="006F361F">
        <w:rPr>
          <w:rFonts w:eastAsia="Batang"/>
        </w:rPr>
        <w:t xml:space="preserve">secondary vertical axis </w:t>
      </w:r>
      <w:r w:rsidR="00460032" w:rsidRPr="006F361F">
        <w:rPr>
          <w:rFonts w:eastAsia="Batang"/>
        </w:rPr>
        <w:t xml:space="preserve">on the right side of the panel </w:t>
      </w:r>
      <w:r w:rsidRPr="006F361F">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rPr>
        <w:t xml:space="preserve">a </w:t>
      </w:r>
      <w:r w:rsidRPr="006F361F">
        <w:rPr>
          <w:rFonts w:eastAsia="Batang"/>
        </w:rPr>
        <w:t xml:space="preserve">relatively huge number of relative </w:t>
      </w:r>
      <w:r w:rsidR="00103391" w:rsidRPr="006F361F">
        <w:rPr>
          <w:rFonts w:eastAsia="Batang"/>
        </w:rPr>
        <w:t>frequencies</w:t>
      </w:r>
      <w:r w:rsidRPr="006F361F">
        <w:rPr>
          <w:rFonts w:eastAsia="Batang"/>
        </w:rPr>
        <w:t xml:space="preserve"> compared to MCMC. </w:t>
      </w:r>
      <w:r w:rsidR="001E0698" w:rsidRPr="006F361F">
        <w:rPr>
          <w:rFonts w:eastAsia="Batang"/>
        </w:rPr>
        <w:t>I</w:t>
      </w:r>
      <w:r w:rsidRPr="006F361F">
        <w:rPr>
          <w:rFonts w:eastAsia="Batang"/>
        </w:rPr>
        <w:t xml:space="preserve">n the other words, the secondary vertical will not be used </w:t>
      </w:r>
      <w:r w:rsidR="00460032" w:rsidRPr="006F361F">
        <w:rPr>
          <w:rFonts w:eastAsia="Batang"/>
        </w:rPr>
        <w:t>where</w:t>
      </w:r>
      <w:r w:rsidRPr="006F361F">
        <w:rPr>
          <w:rFonts w:eastAsia="Batang"/>
        </w:rPr>
        <w:t xml:space="preserve"> the histogram vertical value of </w:t>
      </w:r>
      <w:r w:rsidR="001E0698" w:rsidRPr="006F361F">
        <w:rPr>
          <w:rFonts w:eastAsia="Batang"/>
        </w:rPr>
        <w:t xml:space="preserve">the </w:t>
      </w:r>
      <w:r w:rsidR="00460032" w:rsidRPr="006F361F">
        <w:rPr>
          <w:rFonts w:eastAsia="Batang"/>
        </w:rPr>
        <w:t>proposed</w:t>
      </w:r>
      <w:r w:rsidRPr="006F361F">
        <w:rPr>
          <w:rFonts w:eastAsia="Batang"/>
        </w:rPr>
        <w:t xml:space="preserve"> algorithm is comparable to MCMC. More detailed figures and comparison</w:t>
      </w:r>
      <w:r w:rsidR="001E0698" w:rsidRPr="006F361F">
        <w:rPr>
          <w:rFonts w:eastAsia="Batang"/>
        </w:rPr>
        <w:t>s</w:t>
      </w:r>
      <w:r w:rsidRPr="006F361F">
        <w:rPr>
          <w:rFonts w:eastAsia="Batang"/>
        </w:rPr>
        <w:t xml:space="preserve"> for all drugs can be seen in </w:t>
      </w:r>
      <w:r w:rsidR="004F7E62" w:rsidRPr="006F361F">
        <w:rPr>
          <w:rFonts w:eastAsia="Batang"/>
        </w:rPr>
        <w:t>supplementary figures (https://intip.in/NA8X).</w:t>
      </w:r>
    </w:p>
    <w:p w14:paraId="1A545D6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190CF01"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Pr="006F361F" w:rsidRDefault="00BA1780" w:rsidP="00BA1780">
      <w:pPr>
        <w:pStyle w:val="Caption"/>
      </w:pPr>
      <w:bookmarkStart w:id="28" w:name="_Ref56499846"/>
      <w:bookmarkStart w:id="29" w:name="_Toc182814239"/>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2</w:t>
      </w:r>
      <w:r w:rsidR="00813CAF" w:rsidRPr="006F361F">
        <w:rPr>
          <w:noProof/>
        </w:rPr>
        <w:fldChar w:fldCharType="end"/>
      </w:r>
      <w:bookmarkEnd w:id="28"/>
      <w:r w:rsidRPr="006F361F">
        <w:t>] Comparison of the results from scheme 1 (left) and scheme 2 (right) on Dofetilide INa channel</w:t>
      </w:r>
      <w:bookmarkEnd w:id="29"/>
    </w:p>
    <w:p w14:paraId="1D878F4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749055A8" w14:textId="77777777" w:rsidR="00BA1780" w:rsidRPr="006F361F" w:rsidRDefault="00BA1780" w:rsidP="00BA1780">
      <w:pPr>
        <w:pStyle w:val="Heading2"/>
      </w:pPr>
      <w:bookmarkStart w:id="30" w:name="_Toc182812289"/>
      <w:r w:rsidRPr="006F361F">
        <w:t>Uncertainty of blocking response</w:t>
      </w:r>
      <w:bookmarkEnd w:id="30"/>
    </w:p>
    <w:p w14:paraId="6032F714"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E3DAD95" w14:textId="216D109E"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In </w:t>
      </w:r>
      <w:r w:rsidR="001E0698" w:rsidRPr="006F361F">
        <w:rPr>
          <w:rFonts w:eastAsia="Batang"/>
        </w:rPr>
        <w:t xml:space="preserve">the </w:t>
      </w:r>
      <w:r w:rsidRPr="006F361F">
        <w:rPr>
          <w:rFonts w:eastAsia="Batang"/>
        </w:rPr>
        <w:t xml:space="preserve">previous subsection, </w:t>
      </w:r>
      <w:r w:rsidR="006542CD" w:rsidRPr="006F361F">
        <w:rPr>
          <w:rFonts w:eastAsia="Batang"/>
        </w:rPr>
        <w:t>it is</w:t>
      </w:r>
      <w:r w:rsidRPr="006F361F">
        <w:rPr>
          <w:rFonts w:eastAsia="Batang"/>
        </w:rPr>
        <w:t xml:space="preserve"> obtained that while the results from </w:t>
      </w:r>
      <w:r w:rsidR="006542CD" w:rsidRPr="006F361F">
        <w:rPr>
          <w:rFonts w:eastAsia="Batang"/>
        </w:rPr>
        <w:t xml:space="preserve">proposed </w:t>
      </w:r>
      <w:r w:rsidRPr="006F361F">
        <w:rPr>
          <w:rFonts w:eastAsia="Batang"/>
        </w:rPr>
        <w:t xml:space="preserve">nonlinear LSM fitting match exactly with the one from </w:t>
      </w:r>
      <w:r w:rsidR="001E0698" w:rsidRPr="006F361F">
        <w:rPr>
          <w:rFonts w:eastAsia="Batang"/>
        </w:rPr>
        <w:t xml:space="preserve">the </w:t>
      </w:r>
      <w:r w:rsidRPr="006F361F">
        <w:rPr>
          <w:rFonts w:eastAsia="Batang"/>
        </w:rPr>
        <w:t xml:space="preserve">previous study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3</w:t>
      </w:r>
      <w:r w:rsidRPr="006F361F">
        <w:rPr>
          <w:rFonts w:eastAsia="Batang"/>
        </w:rPr>
        <w:fldChar w:fldCharType="end"/>
      </w:r>
      <w:r w:rsidRPr="006F361F">
        <w:rPr>
          <w:rFonts w:eastAsia="Batang"/>
        </w:rPr>
        <w:t xml:space="preserve">] that maximum blocking response obtained from experiment are very small that </w:t>
      </w:r>
      <w:r w:rsidR="006542CD" w:rsidRPr="006F361F">
        <w:rPr>
          <w:rFonts w:eastAsia="Batang"/>
        </w:rPr>
        <w:t xml:space="preserve">some cases have </w:t>
      </w:r>
      <w:r w:rsidRPr="006F361F">
        <w:rPr>
          <w:rFonts w:eastAsia="Batang"/>
        </w:rPr>
        <w:t>even lower than 20% (Dofetil</w:t>
      </w:r>
      <w:r w:rsidR="00460032" w:rsidRPr="006F361F">
        <w:rPr>
          <w:rFonts w:eastAsia="Batang"/>
        </w:rPr>
        <w:t>i</w:t>
      </w:r>
      <w:r w:rsidRPr="006F361F">
        <w:rPr>
          <w:rFonts w:eastAsia="Batang"/>
        </w:rPr>
        <w:t xml:space="preserve">de ICaL and INa channel). </w:t>
      </w:r>
    </w:p>
    <w:p w14:paraId="3F38F583" w14:textId="77777777" w:rsidR="00BA1780" w:rsidRPr="006F361F" w:rsidRDefault="00BA1780" w:rsidP="00BA1780">
      <w:pPr>
        <w:tabs>
          <w:tab w:val="left" w:pos="187"/>
          <w:tab w:val="left" w:pos="288"/>
          <w:tab w:val="left" w:pos="317"/>
        </w:tabs>
        <w:jc w:val="both"/>
        <w:rPr>
          <w:rFonts w:eastAsia="Batang"/>
        </w:rPr>
      </w:pPr>
    </w:p>
    <w:p w14:paraId="072F67E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7">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19D5E586" w:rsidR="00BA1780" w:rsidRPr="006F361F" w:rsidRDefault="00BA1780" w:rsidP="00BA1780">
      <w:pPr>
        <w:pStyle w:val="Caption"/>
      </w:pPr>
      <w:bookmarkStart w:id="31" w:name="_Ref56142323"/>
      <w:bookmarkStart w:id="32" w:name="_Toc182814240"/>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3</w:t>
      </w:r>
      <w:r w:rsidR="00813CAF" w:rsidRPr="006F361F">
        <w:rPr>
          <w:noProof/>
        </w:rPr>
        <w:fldChar w:fldCharType="end"/>
      </w:r>
      <w:bookmarkEnd w:id="31"/>
      <w:r w:rsidRPr="006F361F">
        <w:t xml:space="preserve">] The comparison of Monte Carlo simulation of scheme 1 (left) and scheme 2 (right). Note that the </w:t>
      </w:r>
      <w:r w:rsidR="00103391" w:rsidRPr="006F361F">
        <w:t>grey</w:t>
      </w:r>
      <w:r w:rsidRPr="006F361F">
        <w:t xml:space="preserve"> shaded area is the result </w:t>
      </w:r>
      <w:r w:rsidR="001E0698" w:rsidRPr="006F361F">
        <w:t>of</w:t>
      </w:r>
      <w:r w:rsidRPr="006F361F">
        <w:t xml:space="preserve"> MCMC as </w:t>
      </w:r>
      <w:r w:rsidR="001E0698" w:rsidRPr="006F361F">
        <w:t xml:space="preserve">a </w:t>
      </w:r>
      <w:r w:rsidRPr="006F361F">
        <w:t xml:space="preserve">reference. </w:t>
      </w:r>
      <w:r w:rsidR="009867D1" w:rsidRPr="006F361F">
        <w:t>Also</w:t>
      </w:r>
      <w:r w:rsidRPr="006F361F">
        <w:t xml:space="preserve"> note that </w:t>
      </w:r>
      <m:oMath>
        <m:r>
          <w:rPr>
            <w:rFonts w:ascii="Cambria Math" w:hAnsi="Cambria Math"/>
          </w:rPr>
          <m:t>q25-q75</m:t>
        </m:r>
      </m:oMath>
      <w:r w:rsidRPr="006F361F">
        <w:t xml:space="preserve"> means the blocking response of 2.5 to 97.5 quantiles of the marginal distribution, while </w:t>
      </w:r>
      <m:oMath>
        <m:r>
          <w:rPr>
            <w:rFonts w:ascii="Cambria Math" w:hAnsi="Cambria Math"/>
          </w:rPr>
          <m:t>q05-q95</m:t>
        </m:r>
      </m:oMath>
      <w:r w:rsidRPr="006F361F">
        <w:t xml:space="preserve"> for 5 to 95 quantiles.</w:t>
      </w:r>
      <w:bookmarkEnd w:id="32"/>
    </w:p>
    <w:p w14:paraId="7DAF1F32" w14:textId="1B462A7F" w:rsidR="00BA1780" w:rsidRPr="006F361F" w:rsidRDefault="00BA1780" w:rsidP="00BA1780">
      <w:pPr>
        <w:tabs>
          <w:tab w:val="left" w:pos="187"/>
          <w:tab w:val="left" w:pos="288"/>
          <w:tab w:val="left" w:pos="317"/>
        </w:tabs>
        <w:jc w:val="both"/>
        <w:rPr>
          <w:rFonts w:eastAsia="Batang"/>
        </w:rPr>
      </w:pPr>
      <w:r w:rsidRPr="006F361F">
        <w:rPr>
          <w:rFonts w:eastAsia="Batang"/>
        </w:rPr>
        <w:t xml:space="preserve">I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3</w:t>
      </w:r>
      <w:r w:rsidRPr="006F361F">
        <w:rPr>
          <w:rFonts w:eastAsia="Batang"/>
        </w:rPr>
        <w:fldChar w:fldCharType="end"/>
      </w:r>
      <w:r w:rsidRPr="006F361F">
        <w:rPr>
          <w:rFonts w:eastAsia="Batang"/>
        </w:rPr>
        <w:t xml:space="preserve">], the bootstrap samples of fit parameters are deployed to obtain </w:t>
      </w:r>
      <w:r w:rsidR="001E0698" w:rsidRPr="006F361F">
        <w:rPr>
          <w:rFonts w:eastAsia="Batang"/>
        </w:rPr>
        <w:t xml:space="preserve">a </w:t>
      </w:r>
      <w:r w:rsidRPr="006F361F">
        <w:rPr>
          <w:rFonts w:eastAsia="Batang"/>
        </w:rPr>
        <w:t xml:space="preserve">prediction of drug blocking response of the channel. Each bootstrap sample will be used for generating </w:t>
      </w:r>
      <w:r w:rsidR="001E0698" w:rsidRPr="006F361F">
        <w:rPr>
          <w:rFonts w:eastAsia="Batang"/>
        </w:rPr>
        <w:t xml:space="preserve">a </w:t>
      </w:r>
      <w:r w:rsidRPr="006F361F">
        <w:rPr>
          <w:rFonts w:eastAsia="Batang"/>
        </w:rPr>
        <w:t xml:space="preserve">prediction of blocking response with 100 different drug concentrations. </w:t>
      </w:r>
      <w:r w:rsidR="001E0698" w:rsidRPr="006F361F">
        <w:rPr>
          <w:rFonts w:eastAsia="Batang"/>
        </w:rPr>
        <w:t>S</w:t>
      </w:r>
      <w:r w:rsidRPr="006F361F">
        <w:rPr>
          <w:rFonts w:eastAsia="Batang"/>
        </w:rPr>
        <w:t xml:space="preserve">cheme 1 generally yields </w:t>
      </w:r>
      <w:r w:rsidR="001E0698" w:rsidRPr="006F361F">
        <w:rPr>
          <w:rFonts w:eastAsia="Batang"/>
        </w:rPr>
        <w:t xml:space="preserve">a </w:t>
      </w:r>
      <w:r w:rsidRPr="006F361F">
        <w:rPr>
          <w:rFonts w:eastAsia="Batang"/>
        </w:rPr>
        <w:t xml:space="preserve">broader range of blocking response </w:t>
      </w:r>
      <w:r w:rsidRPr="006F361F">
        <w:rPr>
          <w:rFonts w:eastAsia="Batang"/>
        </w:rPr>
        <w:lastRenderedPageBreak/>
        <w:t xml:space="preserve">compared to scheme 2. However, both schemes can produce </w:t>
      </w:r>
      <w:r w:rsidR="001E0698" w:rsidRPr="006F361F">
        <w:rPr>
          <w:rFonts w:eastAsia="Batang"/>
        </w:rPr>
        <w:t xml:space="preserve">a </w:t>
      </w:r>
      <w:r w:rsidRPr="006F361F">
        <w:rPr>
          <w:rFonts w:eastAsia="Batang"/>
        </w:rPr>
        <w:t xml:space="preserve">quite similar prediction region only on </w:t>
      </w:r>
      <w:r w:rsidR="001E0698" w:rsidRPr="006F361F">
        <w:rPr>
          <w:rFonts w:eastAsia="Batang"/>
        </w:rPr>
        <w:t xml:space="preserve">the </w:t>
      </w:r>
      <w:r w:rsidRPr="006F361F">
        <w:rPr>
          <w:rFonts w:eastAsia="Batang"/>
        </w:rPr>
        <w:t>Dofetilide hERG channel where at the same time MCMC yield</w:t>
      </w:r>
      <w:r w:rsidR="001E0698" w:rsidRPr="006F361F">
        <w:rPr>
          <w:rFonts w:eastAsia="Batang"/>
        </w:rPr>
        <w:t>s</w:t>
      </w:r>
      <w:r w:rsidRPr="006F361F">
        <w:rPr>
          <w:rFonts w:eastAsia="Batang"/>
        </w:rPr>
        <w:t xml:space="preserve"> </w:t>
      </w:r>
      <w:r w:rsidR="001E0698" w:rsidRPr="006F361F">
        <w:rPr>
          <w:rFonts w:eastAsia="Batang"/>
        </w:rPr>
        <w:t xml:space="preserve">a </w:t>
      </w:r>
      <w:r w:rsidRPr="006F361F">
        <w:rPr>
          <w:rFonts w:eastAsia="Batang"/>
        </w:rPr>
        <w:t>similar response. This can happen because the sufficient observed blocking responses of the drug</w:t>
      </w:r>
      <w:r w:rsidR="009867D1" w:rsidRPr="006F361F">
        <w:rPr>
          <w:rFonts w:eastAsia="Batang"/>
        </w:rPr>
        <w:t>,</w:t>
      </w:r>
      <w:r w:rsidRPr="006F361F">
        <w:rPr>
          <w:rFonts w:eastAsia="Batang"/>
        </w:rPr>
        <w:t xml:space="preserve"> which are about 60-70%</w:t>
      </w:r>
      <w:r w:rsidR="009867D1" w:rsidRPr="006F361F">
        <w:rPr>
          <w:rFonts w:eastAsia="Batang"/>
        </w:rPr>
        <w:t>, is achieved</w:t>
      </w:r>
      <w:r w:rsidRPr="006F361F">
        <w:rPr>
          <w:rFonts w:eastAsia="Batang"/>
        </w:rPr>
        <w:t xml:space="preserve">. </w:t>
      </w:r>
      <w:r w:rsidR="001E0698" w:rsidRPr="006F361F">
        <w:rPr>
          <w:rFonts w:eastAsia="Batang"/>
        </w:rPr>
        <w:t>Also</w:t>
      </w:r>
      <w:r w:rsidRPr="006F361F">
        <w:rPr>
          <w:rFonts w:eastAsia="Batang"/>
        </w:rPr>
        <w:t xml:space="preserve">, from the sample figure o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3</w:t>
      </w:r>
      <w:r w:rsidRPr="006F361F">
        <w:rPr>
          <w:rFonts w:eastAsia="Batang"/>
        </w:rPr>
        <w:fldChar w:fldCharType="end"/>
      </w:r>
      <w:r w:rsidRPr="006F361F">
        <w:rPr>
          <w:rFonts w:eastAsia="Batang"/>
        </w:rPr>
        <w:t>]</w:t>
      </w:r>
      <w:r w:rsidR="001E0698" w:rsidRPr="006F361F">
        <w:rPr>
          <w:rFonts w:eastAsia="Batang"/>
        </w:rPr>
        <w:t>,</w:t>
      </w:r>
      <w:r w:rsidRPr="006F361F">
        <w:rPr>
          <w:rFonts w:eastAsia="Batang"/>
        </w:rPr>
        <w:t xml:space="preserve"> </w:t>
      </w:r>
      <w:r w:rsidR="00F55B43" w:rsidRPr="006F361F">
        <w:rPr>
          <w:rFonts w:eastAsia="Batang"/>
        </w:rPr>
        <w:t>one</w:t>
      </w:r>
      <w:r w:rsidRPr="006F361F">
        <w:rPr>
          <w:rFonts w:eastAsia="Batang"/>
        </w:rPr>
        <w:t xml:space="preserve"> can clearly observe that for sufficient experimental data, like the one from </w:t>
      </w:r>
      <w:r w:rsidR="001E0698" w:rsidRPr="006F361F">
        <w:rPr>
          <w:rFonts w:eastAsia="Batang"/>
        </w:rPr>
        <w:t xml:space="preserve">the </w:t>
      </w:r>
      <w:r w:rsidRPr="006F361F">
        <w:rPr>
          <w:rFonts w:eastAsia="Batang"/>
        </w:rPr>
        <w:t>hERG channel, both scheme</w:t>
      </w:r>
      <w:r w:rsidR="001E0698" w:rsidRPr="006F361F">
        <w:rPr>
          <w:rFonts w:eastAsia="Batang"/>
        </w:rPr>
        <w:t>s</w:t>
      </w:r>
      <w:r w:rsidRPr="006F361F">
        <w:rPr>
          <w:rFonts w:eastAsia="Batang"/>
        </w:rPr>
        <w:t xml:space="preserve"> 1 and 2 generate overlapping region</w:t>
      </w:r>
      <w:r w:rsidR="001E0698" w:rsidRPr="006F361F">
        <w:rPr>
          <w:rFonts w:eastAsia="Batang"/>
        </w:rPr>
        <w:t>s</w:t>
      </w:r>
      <w:r w:rsidRPr="006F361F">
        <w:rPr>
          <w:rFonts w:eastAsia="Batang"/>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rPr>
        <w:t>s</w:t>
      </w:r>
      <w:r w:rsidRPr="006F361F">
        <w:rPr>
          <w:rFonts w:eastAsia="Batang"/>
        </w:rPr>
        <w:t xml:space="preserve"> 1 and 2. This also happens on most of </w:t>
      </w:r>
      <w:r w:rsidR="001E0698" w:rsidRPr="006F361F">
        <w:rPr>
          <w:rFonts w:eastAsia="Batang"/>
        </w:rPr>
        <w:t xml:space="preserve">the </w:t>
      </w:r>
      <w:r w:rsidRPr="006F361F">
        <w:rPr>
          <w:rFonts w:eastAsia="Batang"/>
        </w:rPr>
        <w:t>non-hERG channels. More detailed figures and comparison</w:t>
      </w:r>
      <w:r w:rsidR="001E0698" w:rsidRPr="006F361F">
        <w:rPr>
          <w:rFonts w:eastAsia="Batang"/>
        </w:rPr>
        <w:t>s</w:t>
      </w:r>
      <w:r w:rsidRPr="006F361F">
        <w:rPr>
          <w:rFonts w:eastAsia="Batang"/>
        </w:rPr>
        <w:t xml:space="preserve"> for all drugs can be seen in </w:t>
      </w:r>
      <w:r w:rsidR="00647F87" w:rsidRPr="006F361F">
        <w:rPr>
          <w:rFonts w:eastAsia="Batang"/>
        </w:rPr>
        <w:t>supplementary figures (https://intip.in/NA8X)</w:t>
      </w:r>
      <w:r w:rsidRPr="006F361F">
        <w:rPr>
          <w:rFonts w:eastAsia="Batang"/>
        </w:rPr>
        <w:t xml:space="preserve">. </w:t>
      </w:r>
    </w:p>
    <w:p w14:paraId="424CC231" w14:textId="77777777" w:rsidR="00BA1780" w:rsidRPr="006F361F" w:rsidRDefault="00BA1780" w:rsidP="00BA1780">
      <w:pPr>
        <w:tabs>
          <w:tab w:val="left" w:pos="187"/>
          <w:tab w:val="left" w:pos="288"/>
          <w:tab w:val="left" w:pos="317"/>
        </w:tabs>
        <w:jc w:val="both"/>
        <w:rPr>
          <w:rFonts w:eastAsia="Batang"/>
        </w:rPr>
      </w:pPr>
    </w:p>
    <w:p w14:paraId="15C2A38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Pr="006F361F" w:rsidRDefault="00BA1780" w:rsidP="00BA1780">
      <w:pPr>
        <w:pStyle w:val="Caption"/>
      </w:pPr>
      <w:bookmarkStart w:id="33" w:name="_Ref56957323"/>
      <w:bookmarkStart w:id="34" w:name="_Toc182814241"/>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4</w:t>
      </w:r>
      <w:r w:rsidR="00813CAF" w:rsidRPr="006F361F">
        <w:rPr>
          <w:noProof/>
        </w:rPr>
        <w:fldChar w:fldCharType="end"/>
      </w:r>
      <w:bookmarkEnd w:id="33"/>
      <w:r w:rsidRPr="006F361F">
        <w:t xml:space="preserve">] Uncertainties of blocking response from scheme 1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w:t>
      </w:r>
      <w:bookmarkEnd w:id="34"/>
    </w:p>
    <w:p w14:paraId="620CB872" w14:textId="51D67185" w:rsidR="00BA1780" w:rsidRPr="006F361F" w:rsidRDefault="0045666A"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rPr>
        <w:t>I</w:t>
      </w:r>
      <w:r w:rsidRPr="006F361F">
        <w:rPr>
          <w:rFonts w:eastAsia="Batang"/>
        </w:rPr>
        <w:t xml:space="preserve"> define</w:t>
      </w:r>
      <w:r w:rsidR="00A8659B" w:rsidRPr="006F361F">
        <w:rPr>
          <w:rFonts w:eastAsia="Batang"/>
        </w:rPr>
        <w:t>d</w:t>
      </w:r>
      <w:r w:rsidRPr="006F361F">
        <w:rPr>
          <w:rFonts w:eastAsia="Batang"/>
        </w:rPr>
        <w:t xml:space="preserve"> the uncertainty as</w:t>
      </w:r>
      <w:r w:rsidR="001E0698" w:rsidRPr="006F361F">
        <w:rPr>
          <w:rFonts w:eastAsia="Batang"/>
        </w:rPr>
        <w:t xml:space="preserve"> to</w:t>
      </w:r>
      <w:r w:rsidRPr="006F361F">
        <w:rPr>
          <w:rFonts w:eastAsia="Batang"/>
        </w:rPr>
        <w:t xml:space="preserve"> the width of 95% </w:t>
      </w:r>
      <w:r w:rsidRPr="006F361F">
        <w:rPr>
          <w:rFonts w:eastAsia="Batang"/>
        </w:rPr>
        <w:lastRenderedPageBreak/>
        <w:t xml:space="preserve">confidence interval of blocking </w:t>
      </w:r>
      <w:r w:rsidR="001E0698" w:rsidRPr="006F361F">
        <w:rPr>
          <w:rFonts w:eastAsia="Batang"/>
        </w:rPr>
        <w:t xml:space="preserve">the </w:t>
      </w:r>
      <w:r w:rsidRPr="006F361F">
        <w:rPr>
          <w:rFonts w:eastAsia="Batang"/>
        </w:rPr>
        <w:t xml:space="preserve">response of the corresponding ionic channel. </w:t>
      </w:r>
      <w:r w:rsidRPr="006F361F">
        <w:rPr>
          <w:rFonts w:eastAsia="Batang"/>
        </w:rPr>
        <w:fldChar w:fldCharType="begin"/>
      </w:r>
      <w:r w:rsidRPr="006F361F">
        <w:rPr>
          <w:rFonts w:eastAsia="Batang"/>
        </w:rPr>
        <w:instrText xml:space="preserve"> REF _Ref56957323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4</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5</w:t>
      </w:r>
      <w:r w:rsidRPr="006F361F">
        <w:rPr>
          <w:rFonts w:eastAsia="Batang"/>
        </w:rPr>
        <w:fldChar w:fldCharType="end"/>
      </w:r>
      <w:r w:rsidRPr="006F361F">
        <w:rPr>
          <w:rFonts w:eastAsia="Batang"/>
        </w:rPr>
        <w:t xml:space="preserve">] show that both </w:t>
      </w:r>
      <w:r w:rsidR="00103391" w:rsidRPr="006F361F">
        <w:rPr>
          <w:rFonts w:eastAsia="Batang"/>
        </w:rPr>
        <w:t>schemes</w:t>
      </w:r>
      <w:r w:rsidRPr="006F361F">
        <w:rPr>
          <w:rFonts w:eastAsia="Batang"/>
        </w:rPr>
        <w:t xml:space="preserve"> yield high uncertainty (higher than 16%) when the observed mean blocking is less than 60%, the same as </w:t>
      </w:r>
      <w:r w:rsidR="00F55B43" w:rsidRPr="006F361F">
        <w:rPr>
          <w:rFonts w:eastAsia="Batang"/>
        </w:rPr>
        <w:t>results</w:t>
      </w:r>
      <w:r w:rsidRPr="006F361F">
        <w:rPr>
          <w:rFonts w:eastAsia="Batang"/>
        </w:rPr>
        <w:t xml:space="preserve"> obtained by </w:t>
      </w:r>
      <w:r w:rsidR="001E0698" w:rsidRPr="006F361F">
        <w:rPr>
          <w:rFonts w:eastAsia="Batang"/>
        </w:rPr>
        <w:t xml:space="preserve">a </w:t>
      </w:r>
      <w:r w:rsidRPr="006F361F">
        <w:rPr>
          <w:rFonts w:eastAsia="Batang"/>
        </w:rPr>
        <w:t xml:space="preserve">previous stud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in </w:t>
      </w:r>
      <w:r w:rsidRPr="006F361F">
        <w:rPr>
          <w:rFonts w:eastAsia="Batang"/>
        </w:rPr>
        <w:fldChar w:fldCharType="begin"/>
      </w:r>
      <w:r w:rsidRPr="006F361F">
        <w:rPr>
          <w:rFonts w:eastAsia="Batang"/>
        </w:rPr>
        <w:instrText xml:space="preserve"> REF _Ref56959326 \h </w:instrText>
      </w:r>
      <w:r w:rsidRPr="006F361F">
        <w:rPr>
          <w:rFonts w:eastAsia="Batang"/>
        </w:rPr>
      </w:r>
      <w:r w:rsidRPr="006F361F">
        <w:rPr>
          <w:rFonts w:eastAsia="Batang"/>
        </w:rPr>
        <w:fldChar w:fldCharType="separate"/>
      </w:r>
      <w:r w:rsidR="00754DDA" w:rsidRPr="006F361F">
        <w:t xml:space="preserve">[Figure 1. </w:t>
      </w:r>
      <w:r w:rsidR="00754DDA" w:rsidRPr="006F361F">
        <w:rPr>
          <w:noProof/>
        </w:rPr>
        <w:t>3</w:t>
      </w:r>
      <w:r w:rsidRPr="006F361F">
        <w:rPr>
          <w:rFonts w:eastAsia="Batang"/>
        </w:rPr>
        <w:fldChar w:fldCharType="end"/>
      </w:r>
      <w:r w:rsidRPr="006F361F">
        <w:rPr>
          <w:rFonts w:eastAsia="Batang"/>
        </w:rPr>
        <w:t xml:space="preserve">]. </w:t>
      </w:r>
      <w:r w:rsidR="00BA1780" w:rsidRPr="006F361F">
        <w:rPr>
          <w:rFonts w:eastAsia="Batang"/>
        </w:rPr>
        <w:t xml:space="preserve">However, while the minimum threshold for observed mean blocking is the same as previous work, </w:t>
      </w:r>
      <w:r w:rsidR="00F55B43" w:rsidRPr="006F361F">
        <w:rPr>
          <w:rFonts w:eastAsia="Batang"/>
        </w:rPr>
        <w:t>the</w:t>
      </w:r>
      <w:r w:rsidR="00BA1780" w:rsidRPr="006F361F">
        <w:rPr>
          <w:rFonts w:eastAsia="Batang"/>
        </w:rPr>
        <w:t xml:space="preserve"> proposed </w:t>
      </w:r>
      <w:r w:rsidR="00A031A5" w:rsidRPr="006F361F">
        <w:rPr>
          <w:rFonts w:eastAsia="Batang"/>
        </w:rPr>
        <w:t xml:space="preserve">MC </w:t>
      </w:r>
      <w:r w:rsidR="00BA1780" w:rsidRPr="006F361F">
        <w:rPr>
          <w:rFonts w:eastAsia="Batang"/>
        </w:rPr>
        <w:t xml:space="preserve">algorithm yields </w:t>
      </w:r>
      <w:r w:rsidR="001E0698" w:rsidRPr="006F361F">
        <w:rPr>
          <w:rFonts w:eastAsia="Batang"/>
        </w:rPr>
        <w:t xml:space="preserve">a </w:t>
      </w:r>
      <w:r w:rsidR="00BA1780" w:rsidRPr="006F361F">
        <w:rPr>
          <w:rFonts w:eastAsia="Batang"/>
        </w:rPr>
        <w:t xml:space="preserve">different spread of uncertainty as shown in </w:t>
      </w:r>
      <w:r w:rsidR="00BA1780" w:rsidRPr="006F361F">
        <w:rPr>
          <w:rFonts w:eastAsia="Batang"/>
        </w:rPr>
        <w:fldChar w:fldCharType="begin"/>
      </w:r>
      <w:r w:rsidR="00BA1780" w:rsidRPr="006F361F">
        <w:rPr>
          <w:rFonts w:eastAsia="Batang"/>
        </w:rPr>
        <w:instrText xml:space="preserve"> REF _Ref56957323 \h  \* MERGEFORMAT </w:instrText>
      </w:r>
      <w:r w:rsidR="00BA1780" w:rsidRPr="006F361F">
        <w:rPr>
          <w:rFonts w:eastAsia="Batang"/>
        </w:rPr>
      </w:r>
      <w:r w:rsidR="00BA1780" w:rsidRPr="006F361F">
        <w:rPr>
          <w:rFonts w:eastAsia="Batang"/>
        </w:rPr>
        <w:fldChar w:fldCharType="separate"/>
      </w:r>
      <w:r w:rsidR="00754DDA" w:rsidRPr="006F361F">
        <w:t xml:space="preserve">[Figure 3. </w:t>
      </w:r>
      <w:r w:rsidR="00754DDA" w:rsidRPr="006F361F">
        <w:rPr>
          <w:noProof/>
        </w:rPr>
        <w:t>4</w:t>
      </w:r>
      <w:r w:rsidR="00BA1780" w:rsidRPr="006F361F">
        <w:rPr>
          <w:rFonts w:eastAsia="Batang"/>
        </w:rPr>
        <w:fldChar w:fldCharType="end"/>
      </w:r>
      <w:r w:rsidR="00BA1780" w:rsidRPr="006F361F">
        <w:rPr>
          <w:rFonts w:eastAsia="Batang"/>
        </w:rPr>
        <w:t xml:space="preserve">] and </w:t>
      </w:r>
      <w:r w:rsidR="00BA1780" w:rsidRPr="006F361F">
        <w:rPr>
          <w:rFonts w:eastAsia="Batang"/>
        </w:rPr>
        <w:fldChar w:fldCharType="begin"/>
      </w:r>
      <w:r w:rsidR="00BA1780" w:rsidRPr="006F361F">
        <w:rPr>
          <w:rFonts w:eastAsia="Batang"/>
        </w:rPr>
        <w:instrText xml:space="preserve"> REF _Ref56957333 \h  \* MERGEFORMAT </w:instrText>
      </w:r>
      <w:r w:rsidR="00BA1780" w:rsidRPr="006F361F">
        <w:rPr>
          <w:rFonts w:eastAsia="Batang"/>
        </w:rPr>
      </w:r>
      <w:r w:rsidR="00BA1780" w:rsidRPr="006F361F">
        <w:rPr>
          <w:rFonts w:eastAsia="Batang"/>
        </w:rPr>
        <w:fldChar w:fldCharType="separate"/>
      </w:r>
      <w:r w:rsidR="00754DDA" w:rsidRPr="006F361F">
        <w:t xml:space="preserve">[Figure 3. </w:t>
      </w:r>
      <w:r w:rsidR="00754DDA" w:rsidRPr="006F361F">
        <w:rPr>
          <w:noProof/>
        </w:rPr>
        <w:t>5</w:t>
      </w:r>
      <w:r w:rsidR="00BA1780" w:rsidRPr="006F361F">
        <w:rPr>
          <w:rFonts w:eastAsia="Batang"/>
        </w:rPr>
        <w:fldChar w:fldCharType="end"/>
      </w:r>
      <w:r w:rsidR="00BA1780" w:rsidRPr="006F361F">
        <w:rPr>
          <w:rFonts w:eastAsia="Batang"/>
        </w:rPr>
        <w:t xml:space="preserve">] compared to MCMC in </w:t>
      </w:r>
      <w:r w:rsidR="00BA1780" w:rsidRPr="006F361F">
        <w:rPr>
          <w:rFonts w:eastAsia="Batang"/>
        </w:rPr>
        <w:fldChar w:fldCharType="begin"/>
      </w:r>
      <w:r w:rsidR="00BA1780" w:rsidRPr="006F361F">
        <w:rPr>
          <w:rFonts w:eastAsia="Batang"/>
        </w:rPr>
        <w:instrText xml:space="preserve"> REF _Ref56959326 \h </w:instrText>
      </w:r>
      <w:r w:rsidR="00BA1780" w:rsidRPr="006F361F">
        <w:rPr>
          <w:rFonts w:eastAsia="Batang"/>
        </w:rPr>
      </w:r>
      <w:r w:rsidR="00BA1780" w:rsidRPr="006F361F">
        <w:rPr>
          <w:rFonts w:eastAsia="Batang"/>
        </w:rPr>
        <w:fldChar w:fldCharType="separate"/>
      </w:r>
      <w:r w:rsidR="00754DDA" w:rsidRPr="006F361F">
        <w:t xml:space="preserve">[Figure 1. </w:t>
      </w:r>
      <w:r w:rsidR="00754DDA" w:rsidRPr="006F361F">
        <w:rPr>
          <w:noProof/>
        </w:rPr>
        <w:t>3</w:t>
      </w:r>
      <w:r w:rsidR="00BA1780" w:rsidRPr="006F361F">
        <w:rPr>
          <w:rFonts w:eastAsia="Batang"/>
        </w:rPr>
        <w:fldChar w:fldCharType="end"/>
      </w:r>
      <w:r w:rsidR="00BA1780" w:rsidRPr="006F361F">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while both scheme 1 and 2 show </w:t>
      </w:r>
      <w:r w:rsidR="001E0698" w:rsidRPr="006F361F">
        <w:rPr>
          <w:rFonts w:eastAsia="Batang"/>
        </w:rPr>
        <w:t xml:space="preserve">a </w:t>
      </w:r>
      <w:r w:rsidR="00BA1780" w:rsidRPr="006F361F">
        <w:rPr>
          <w:rFonts w:eastAsia="Batang"/>
        </w:rPr>
        <w:t xml:space="preserve">less significant jump in </w:t>
      </w:r>
      <w:r w:rsidR="001E0698" w:rsidRPr="006F361F">
        <w:rPr>
          <w:rFonts w:eastAsia="Batang"/>
        </w:rPr>
        <w:t xml:space="preserve">the </w:t>
      </w:r>
      <w:r w:rsidR="00BA1780" w:rsidRPr="006F361F">
        <w:rPr>
          <w:rFonts w:eastAsia="Batang"/>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rPr>
          <w:rFonts w:eastAsia="Batang"/>
        </w:rPr>
      </w:pPr>
    </w:p>
    <w:p w14:paraId="11F68FB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9"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Pr="006F361F" w:rsidRDefault="00BA1780" w:rsidP="00BA1780">
      <w:pPr>
        <w:pStyle w:val="Caption"/>
      </w:pPr>
      <w:bookmarkStart w:id="35" w:name="_Ref56957333"/>
      <w:bookmarkStart w:id="36" w:name="_Toc182814242"/>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5</w:t>
      </w:r>
      <w:r w:rsidR="00813CAF" w:rsidRPr="006F361F">
        <w:rPr>
          <w:noProof/>
        </w:rPr>
        <w:fldChar w:fldCharType="end"/>
      </w:r>
      <w:bookmarkEnd w:id="35"/>
      <w:r w:rsidRPr="006F361F">
        <w:t xml:space="preserve">] Uncertainties of blocking response from scheme 2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The vertical dashed line represents the same meaning as in </w:t>
      </w:r>
      <w:r w:rsidRPr="006F361F">
        <w:fldChar w:fldCharType="begin"/>
      </w:r>
      <w:r w:rsidRPr="006F361F">
        <w:instrText xml:space="preserve"> REF _Ref56957323 \h </w:instrText>
      </w:r>
      <w:r w:rsidRPr="006F361F">
        <w:fldChar w:fldCharType="separate"/>
      </w:r>
      <w:r w:rsidR="00754DDA" w:rsidRPr="006F361F">
        <w:t xml:space="preserve">[Figure 3. </w:t>
      </w:r>
      <w:r w:rsidR="00754DDA" w:rsidRPr="006F361F">
        <w:rPr>
          <w:noProof/>
        </w:rPr>
        <w:t>4</w:t>
      </w:r>
      <w:r w:rsidRPr="006F361F">
        <w:fldChar w:fldCharType="end"/>
      </w:r>
      <w:r w:rsidRPr="006F361F">
        <w:t>].</w:t>
      </w:r>
      <w:bookmarkEnd w:id="36"/>
    </w:p>
    <w:p w14:paraId="66BDFA94" w14:textId="15D39D62"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from </w:t>
      </w:r>
      <w:r w:rsidRPr="006F361F">
        <w:rPr>
          <w:rFonts w:eastAsia="Batang"/>
        </w:rPr>
        <w:fldChar w:fldCharType="begin"/>
      </w:r>
      <w:r w:rsidRPr="006F361F">
        <w:rPr>
          <w:rFonts w:eastAsia="Batang"/>
        </w:rPr>
        <w:instrText xml:space="preserve"> REF _Ref56964261 \h  \* MERGEFORMAT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6</w:t>
      </w:r>
      <w:r w:rsidRPr="006F361F">
        <w:rPr>
          <w:rFonts w:eastAsia="Batang"/>
        </w:rPr>
        <w:fldChar w:fldCharType="end"/>
      </w:r>
      <w:r w:rsidRPr="006F361F">
        <w:rPr>
          <w:rFonts w:eastAsia="Batang"/>
        </w:rPr>
        <w:t xml:space="preserve">] can reveal that both MCMC and </w:t>
      </w:r>
      <w:r w:rsidR="001E0698" w:rsidRPr="006F361F">
        <w:rPr>
          <w:rFonts w:eastAsia="Batang"/>
        </w:rPr>
        <w:t xml:space="preserve">the </w:t>
      </w:r>
      <w:r w:rsidR="009867D1" w:rsidRPr="006F361F">
        <w:rPr>
          <w:rFonts w:eastAsia="Batang"/>
        </w:rPr>
        <w:t xml:space="preserve">proposed </w:t>
      </w:r>
      <w:r w:rsidR="00A031A5" w:rsidRPr="006F361F">
        <w:rPr>
          <w:rFonts w:eastAsia="Batang"/>
        </w:rPr>
        <w:t xml:space="preserve">MC </w:t>
      </w:r>
      <w:r w:rsidRPr="006F361F">
        <w:rPr>
          <w:rFonts w:eastAsia="Batang"/>
        </w:rPr>
        <w:t xml:space="preserve">algorithm show </w:t>
      </w:r>
      <w:r w:rsidR="001E0698" w:rsidRPr="006F361F">
        <w:rPr>
          <w:rFonts w:eastAsia="Batang"/>
        </w:rPr>
        <w:t xml:space="preserve">a </w:t>
      </w:r>
      <w:r w:rsidRPr="006F361F">
        <w:rPr>
          <w:rFonts w:eastAsia="Batang"/>
        </w:rPr>
        <w:t xml:space="preserve">similar spread of maximum uncertainty when the minimum observed blocking is applied to the blocking response prediction in </w:t>
      </w:r>
      <w:r w:rsidRPr="006F361F">
        <w:rPr>
          <w:rFonts w:eastAsia="Batang"/>
        </w:rPr>
        <w:fldChar w:fldCharType="begin"/>
      </w:r>
      <w:r w:rsidRPr="006F361F">
        <w:rPr>
          <w:rFonts w:eastAsia="Batang"/>
        </w:rPr>
        <w:instrText xml:space="preserve"> REF _Ref56957323 \h  \* MERGEFORMAT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4</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 MERGEFORMAT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5</w:t>
      </w:r>
      <w:r w:rsidRPr="006F361F">
        <w:rPr>
          <w:rFonts w:eastAsia="Batang"/>
        </w:rPr>
        <w:fldChar w:fldCharType="end"/>
      </w:r>
      <w:r w:rsidRPr="006F361F">
        <w:rPr>
          <w:rFonts w:eastAsia="Batang"/>
        </w:rPr>
        <w:t xml:space="preserve">]. </w:t>
      </w:r>
      <w:r w:rsidR="00A031A5" w:rsidRPr="006F361F">
        <w:rPr>
          <w:rFonts w:eastAsia="Batang"/>
        </w:rPr>
        <w:t>One</w:t>
      </w:r>
      <w:r w:rsidRPr="006F361F">
        <w:rPr>
          <w:rFonts w:eastAsia="Batang"/>
        </w:rPr>
        <w:t xml:space="preserve"> can see that within the range of 15-25% of minimum </w:t>
      </w:r>
      <w:r w:rsidRPr="006F361F">
        <w:rPr>
          <w:rFonts w:eastAsia="Batang"/>
        </w:rPr>
        <w:lastRenderedPageBreak/>
        <w:t xml:space="preserve">observed average blocking response, MCMC clearly yields higher uncertainty compared to </w:t>
      </w:r>
      <w:r w:rsidR="001E0698" w:rsidRPr="006F361F">
        <w:rPr>
          <w:rFonts w:eastAsia="Batang"/>
        </w:rPr>
        <w:t xml:space="preserve">the </w:t>
      </w:r>
      <w:r w:rsidR="00F55B43" w:rsidRPr="006F361F">
        <w:rPr>
          <w:rFonts w:eastAsia="Batang"/>
        </w:rPr>
        <w:t>proposed</w:t>
      </w:r>
      <w:r w:rsidRPr="006F361F">
        <w:rPr>
          <w:rFonts w:eastAsia="Batang"/>
        </w:rPr>
        <w:t xml:space="preserve"> </w:t>
      </w:r>
      <w:r w:rsidR="00F55B43" w:rsidRPr="006F361F">
        <w:rPr>
          <w:rFonts w:eastAsia="Batang"/>
        </w:rPr>
        <w:t>method</w:t>
      </w:r>
      <w:r w:rsidRPr="006F361F">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the blocking response prediction from MCMC can reach the highest possible blocking response quicker than </w:t>
      </w:r>
      <w:r w:rsidR="009867D1" w:rsidRPr="006F361F">
        <w:rPr>
          <w:rFonts w:eastAsia="Batang"/>
        </w:rPr>
        <w:t>the proposed</w:t>
      </w:r>
      <w:r w:rsidRPr="006F361F">
        <w:rPr>
          <w:rFonts w:eastAsia="Batang"/>
        </w:rPr>
        <w:t xml:space="preserve"> algorithm. Therefore, while the MCMC already reach</w:t>
      </w:r>
      <w:r w:rsidR="001E0698" w:rsidRPr="006F361F">
        <w:rPr>
          <w:rFonts w:eastAsia="Batang"/>
        </w:rPr>
        <w:t>es</w:t>
      </w:r>
      <w:r w:rsidRPr="006F361F">
        <w:rPr>
          <w:rFonts w:eastAsia="Batang"/>
        </w:rPr>
        <w:t xml:space="preserve"> saturation (the blocking responses are close to 100%), </w:t>
      </w:r>
      <w:r w:rsidR="009867D1" w:rsidRPr="006F361F">
        <w:rPr>
          <w:rFonts w:eastAsia="Batang"/>
        </w:rPr>
        <w:t>the proposed</w:t>
      </w:r>
      <w:r w:rsidRPr="006F361F">
        <w:rPr>
          <w:rFonts w:eastAsia="Batang"/>
        </w:rPr>
        <w:t xml:space="preserve"> </w:t>
      </w:r>
      <w:r w:rsidR="00A031A5" w:rsidRPr="006F361F">
        <w:rPr>
          <w:rFonts w:eastAsia="Batang"/>
        </w:rPr>
        <w:t xml:space="preserve">MC </w:t>
      </w:r>
      <w:r w:rsidRPr="006F361F">
        <w:rPr>
          <w:rFonts w:eastAsia="Batang"/>
        </w:rPr>
        <w:t xml:space="preserve">algorithm still </w:t>
      </w:r>
      <w:r w:rsidR="001E0698" w:rsidRPr="006F361F">
        <w:rPr>
          <w:rFonts w:eastAsia="Batang"/>
        </w:rPr>
        <w:t>i</w:t>
      </w:r>
      <w:r w:rsidRPr="006F361F">
        <w:rPr>
          <w:rFonts w:eastAsia="Batang"/>
        </w:rPr>
        <w:t xml:space="preserve">n </w:t>
      </w:r>
      <w:r w:rsidR="001E0698" w:rsidRPr="006F361F">
        <w:rPr>
          <w:rFonts w:eastAsia="Batang"/>
        </w:rPr>
        <w:t xml:space="preserve">the </w:t>
      </w:r>
      <w:r w:rsidRPr="006F361F">
        <w:rPr>
          <w:rFonts w:eastAsia="Batang"/>
        </w:rPr>
        <w:t>process to reach it</w:t>
      </w:r>
      <w:r w:rsidR="009867D1" w:rsidRPr="006F361F">
        <w:rPr>
          <w:rFonts w:eastAsia="Batang"/>
        </w:rPr>
        <w:t>,</w:t>
      </w:r>
      <w:r w:rsidRPr="006F361F">
        <w:rPr>
          <w:rFonts w:eastAsia="Batang"/>
        </w:rPr>
        <w:t xml:space="preserve"> thus gives higher uncertainty.</w:t>
      </w:r>
    </w:p>
    <w:p w14:paraId="2142EA2A" w14:textId="77777777" w:rsidR="00BA1780" w:rsidRPr="006F361F" w:rsidRDefault="00BA1780" w:rsidP="00BA1780">
      <w:pPr>
        <w:tabs>
          <w:tab w:val="left" w:pos="187"/>
          <w:tab w:val="left" w:pos="288"/>
          <w:tab w:val="left" w:pos="317"/>
        </w:tabs>
        <w:jc w:val="both"/>
        <w:rPr>
          <w:rFonts w:eastAsia="Batang"/>
        </w:rPr>
      </w:pPr>
    </w:p>
    <w:p w14:paraId="1F1E246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0"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Pr="006F361F" w:rsidRDefault="00BA1780" w:rsidP="00BA1780">
      <w:pPr>
        <w:pStyle w:val="Caption"/>
      </w:pPr>
      <w:bookmarkStart w:id="37" w:name="_Ref56964261"/>
      <w:bookmarkStart w:id="38" w:name="_Toc182814243"/>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6</w:t>
      </w:r>
      <w:r w:rsidR="00813CAF" w:rsidRPr="006F361F">
        <w:rPr>
          <w:noProof/>
        </w:rPr>
        <w:fldChar w:fldCharType="end"/>
      </w:r>
      <w:bookmarkEnd w:id="37"/>
      <w:r w:rsidRPr="006F361F">
        <w:t xml:space="preserve">] The maximum uncertainty as a function of </w:t>
      </w:r>
      <w:r w:rsidR="001E0698" w:rsidRPr="006F361F">
        <w:t xml:space="preserve">the </w:t>
      </w:r>
      <w:r w:rsidRPr="006F361F">
        <w:t xml:space="preserve">minimum observed average blocking response. Left panel from scheme 1 and </w:t>
      </w:r>
      <w:r w:rsidR="001E0698" w:rsidRPr="006F361F">
        <w:t xml:space="preserve">the </w:t>
      </w:r>
      <w:r w:rsidRPr="006F361F">
        <w:t xml:space="preserve">right one from scheme 2. Please note that the dashed line represents the result </w:t>
      </w:r>
      <w:r w:rsidR="001E0698" w:rsidRPr="006F361F">
        <w:t>of</w:t>
      </w:r>
      <w:r w:rsidRPr="006F361F">
        <w:t xml:space="preserve"> MCMC.</w:t>
      </w:r>
      <w:bookmarkEnd w:id="38"/>
    </w:p>
    <w:p w14:paraId="2E1ED071" w14:textId="7ED1BBB7" w:rsidR="00BA1780" w:rsidRPr="006F361F" w:rsidRDefault="0045666A" w:rsidP="00BA1780">
      <w:pPr>
        <w:tabs>
          <w:tab w:val="left" w:pos="187"/>
          <w:tab w:val="left" w:pos="288"/>
          <w:tab w:val="left" w:pos="317"/>
        </w:tabs>
        <w:jc w:val="both"/>
        <w:rPr>
          <w:rFonts w:eastAsia="Batang"/>
        </w:rPr>
      </w:pPr>
      <w:r w:rsidRPr="006F361F">
        <w:rPr>
          <w:rFonts w:eastAsia="Batang"/>
        </w:rPr>
        <w:t>In addition</w:t>
      </w:r>
      <w:r w:rsidR="00BA1780" w:rsidRPr="006F361F">
        <w:rPr>
          <w:rFonts w:eastAsia="Batang"/>
        </w:rPr>
        <w:t xml:space="preserve">, from </w:t>
      </w:r>
      <w:r w:rsidR="00BA1780" w:rsidRPr="006F361F">
        <w:rPr>
          <w:rFonts w:eastAsia="Batang"/>
        </w:rPr>
        <w:fldChar w:fldCharType="begin"/>
      </w:r>
      <w:r w:rsidR="00BA1780" w:rsidRPr="006F361F">
        <w:rPr>
          <w:rFonts w:eastAsia="Batang"/>
        </w:rPr>
        <w:instrText xml:space="preserve"> REF _Ref56964261 \h </w:instrText>
      </w:r>
      <w:r w:rsidR="00BA1780" w:rsidRPr="006F361F">
        <w:rPr>
          <w:rFonts w:eastAsia="Batang"/>
        </w:rPr>
      </w:r>
      <w:r w:rsidR="00BA1780" w:rsidRPr="006F361F">
        <w:rPr>
          <w:rFonts w:eastAsia="Batang"/>
        </w:rPr>
        <w:fldChar w:fldCharType="separate"/>
      </w:r>
      <w:r w:rsidR="00754DDA" w:rsidRPr="006F361F">
        <w:t xml:space="preserve">[Figure 3. </w:t>
      </w:r>
      <w:r w:rsidR="00754DDA" w:rsidRPr="006F361F">
        <w:rPr>
          <w:noProof/>
        </w:rPr>
        <w:t>6</w:t>
      </w:r>
      <w:r w:rsidR="00BA1780" w:rsidRPr="006F361F">
        <w:rPr>
          <w:rFonts w:eastAsia="Batang"/>
        </w:rPr>
        <w:fldChar w:fldCharType="end"/>
      </w:r>
      <w:r w:rsidR="00BA1780" w:rsidRPr="006F361F">
        <w:rPr>
          <w:rFonts w:eastAsia="Batang"/>
        </w:rPr>
        <w:t xml:space="preserve">] we can notice that below 60% of </w:t>
      </w:r>
      <w:r w:rsidR="001E0698" w:rsidRPr="006F361F">
        <w:rPr>
          <w:rFonts w:eastAsia="Batang"/>
        </w:rPr>
        <w:t xml:space="preserve">the </w:t>
      </w:r>
      <w:r w:rsidR="00BA1780" w:rsidRPr="006F361F">
        <w:rPr>
          <w:rFonts w:eastAsia="Batang"/>
        </w:rPr>
        <w:t>minimum observed average blocking response, the pre</w:t>
      </w:r>
      <w:r w:rsidR="00F55B43" w:rsidRPr="006F361F">
        <w:rPr>
          <w:rFonts w:eastAsia="Batang"/>
        </w:rPr>
        <w:t>diction will have uncertainty</w:t>
      </w:r>
      <w:r w:rsidR="00BA1780" w:rsidRPr="006F361F">
        <w:rPr>
          <w:rFonts w:eastAsia="Batang"/>
        </w:rPr>
        <w:t xml:space="preserve"> higher than 16% for both MCMC and proposed </w:t>
      </w:r>
      <w:r w:rsidR="00A031A5" w:rsidRPr="006F361F">
        <w:rPr>
          <w:rFonts w:eastAsia="Batang"/>
        </w:rPr>
        <w:t xml:space="preserve">MC </w:t>
      </w:r>
      <w:r w:rsidR="00BA1780" w:rsidRPr="006F361F">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he uncertainty is 20% or less for all minimum observed blocking response. This indicates that within the range of experimental data, both MCMC and </w:t>
      </w:r>
      <w:r w:rsidR="001E0698" w:rsidRPr="006F361F">
        <w:rPr>
          <w:rFonts w:eastAsia="Batang"/>
        </w:rPr>
        <w:t xml:space="preserve">the </w:t>
      </w:r>
      <w:r w:rsidR="00F55B43" w:rsidRPr="006F361F">
        <w:rPr>
          <w:rFonts w:eastAsia="Batang"/>
        </w:rPr>
        <w:t>proposed</w:t>
      </w:r>
      <w:r w:rsidR="00BA1780" w:rsidRPr="006F361F">
        <w:rPr>
          <w:rFonts w:eastAsia="Batang"/>
        </w:rPr>
        <w:t xml:space="preserve"> </w:t>
      </w:r>
      <w:r w:rsidR="00A031A5" w:rsidRPr="006F361F">
        <w:rPr>
          <w:rFonts w:eastAsia="Batang"/>
        </w:rPr>
        <w:t xml:space="preserve">MC </w:t>
      </w:r>
      <w:r w:rsidR="00BA1780" w:rsidRPr="006F361F">
        <w:rPr>
          <w:rFonts w:eastAsia="Batang"/>
        </w:rPr>
        <w:t xml:space="preserve">algorithm can provide </w:t>
      </w:r>
      <w:r w:rsidR="001E0698" w:rsidRPr="006F361F">
        <w:rPr>
          <w:rFonts w:eastAsia="Batang"/>
        </w:rPr>
        <w:t xml:space="preserve">a </w:t>
      </w:r>
      <w:r w:rsidR="00BA1780" w:rsidRPr="006F361F">
        <w:rPr>
          <w:rFonts w:eastAsia="Batang"/>
        </w:rPr>
        <w:t xml:space="preserve">good prediction of the blocking response. </w:t>
      </w:r>
      <w:r w:rsidR="009867D1" w:rsidRPr="006F361F">
        <w:rPr>
          <w:rFonts w:eastAsia="Batang"/>
        </w:rPr>
        <w:t>In addition, the 60% minimum threshold obtained from</w:t>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23 \h </w:instrText>
      </w:r>
      <w:r w:rsidR="00A832BF" w:rsidRPr="006F361F">
        <w:rPr>
          <w:rFonts w:eastAsia="Batang"/>
        </w:rPr>
      </w:r>
      <w:r w:rsidR="00A832BF" w:rsidRPr="006F361F">
        <w:rPr>
          <w:rFonts w:eastAsia="Batang"/>
        </w:rPr>
        <w:fldChar w:fldCharType="separate"/>
      </w:r>
      <w:r w:rsidR="00754DDA" w:rsidRPr="006F361F">
        <w:t xml:space="preserve">[Figure 3. </w:t>
      </w:r>
      <w:r w:rsidR="00754DDA" w:rsidRPr="006F361F">
        <w:rPr>
          <w:noProof/>
        </w:rPr>
        <w:t>4</w:t>
      </w:r>
      <w:r w:rsidR="00A832BF" w:rsidRPr="006F361F">
        <w:rPr>
          <w:rFonts w:eastAsia="Batang"/>
        </w:rPr>
        <w:fldChar w:fldCharType="end"/>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33 \h </w:instrText>
      </w:r>
      <w:r w:rsidR="00A832BF" w:rsidRPr="006F361F">
        <w:rPr>
          <w:rFonts w:eastAsia="Batang"/>
        </w:rPr>
      </w:r>
      <w:r w:rsidR="00A832BF" w:rsidRPr="006F361F">
        <w:rPr>
          <w:rFonts w:eastAsia="Batang"/>
        </w:rPr>
        <w:fldChar w:fldCharType="separate"/>
      </w:r>
      <w:r w:rsidR="00754DDA" w:rsidRPr="006F361F">
        <w:t xml:space="preserve">[Figure 3. </w:t>
      </w:r>
      <w:r w:rsidR="00754DDA" w:rsidRPr="006F361F">
        <w:rPr>
          <w:noProof/>
        </w:rPr>
        <w:t>5</w:t>
      </w:r>
      <w:r w:rsidR="00A832BF" w:rsidRPr="006F361F">
        <w:rPr>
          <w:rFonts w:eastAsia="Batang"/>
        </w:rPr>
        <w:fldChar w:fldCharType="end"/>
      </w:r>
      <w:r w:rsidR="00A832BF" w:rsidRPr="006F361F">
        <w:rPr>
          <w:rFonts w:eastAsia="Batang"/>
        </w:rPr>
        <w:t>], and</w:t>
      </w:r>
      <w:r w:rsidR="009867D1" w:rsidRPr="006F361F">
        <w:rPr>
          <w:rFonts w:eastAsia="Batang"/>
        </w:rPr>
        <w:t xml:space="preserve"> </w:t>
      </w:r>
      <w:r w:rsidR="009867D1" w:rsidRPr="006F361F">
        <w:rPr>
          <w:rFonts w:eastAsia="Batang"/>
        </w:rPr>
        <w:fldChar w:fldCharType="begin"/>
      </w:r>
      <w:r w:rsidR="009867D1" w:rsidRPr="006F361F">
        <w:rPr>
          <w:rFonts w:eastAsia="Batang"/>
        </w:rPr>
        <w:instrText xml:space="preserve"> REF _Ref56964261 \h </w:instrText>
      </w:r>
      <w:r w:rsidR="009867D1" w:rsidRPr="006F361F">
        <w:rPr>
          <w:rFonts w:eastAsia="Batang"/>
        </w:rPr>
      </w:r>
      <w:r w:rsidR="009867D1" w:rsidRPr="006F361F">
        <w:rPr>
          <w:rFonts w:eastAsia="Batang"/>
        </w:rPr>
        <w:fldChar w:fldCharType="separate"/>
      </w:r>
      <w:r w:rsidR="00754DDA" w:rsidRPr="006F361F">
        <w:t xml:space="preserve">[Figure 3. </w:t>
      </w:r>
      <w:r w:rsidR="00754DDA" w:rsidRPr="006F361F">
        <w:rPr>
          <w:noProof/>
        </w:rPr>
        <w:t>6</w:t>
      </w:r>
      <w:r w:rsidR="009867D1" w:rsidRPr="006F361F">
        <w:rPr>
          <w:rFonts w:eastAsia="Batang"/>
        </w:rPr>
        <w:fldChar w:fldCharType="end"/>
      </w:r>
      <w:r w:rsidR="009867D1" w:rsidRPr="006F361F">
        <w:rPr>
          <w:rFonts w:eastAsia="Batang"/>
        </w:rPr>
        <w:t xml:space="preserve">] emphasize the results from </w:t>
      </w:r>
      <w:r w:rsidR="00A832BF" w:rsidRPr="006F361F">
        <w:rPr>
          <w:rFonts w:eastAsia="Batang"/>
        </w:rPr>
        <w:fldChar w:fldCharType="begin"/>
      </w:r>
      <w:r w:rsidR="00A832BF" w:rsidRPr="006F361F">
        <w:rPr>
          <w:rFonts w:eastAsia="Batang"/>
        </w:rPr>
        <w:instrText xml:space="preserve"> REF _Ref56142323 \h </w:instrText>
      </w:r>
      <w:r w:rsidR="00A832BF" w:rsidRPr="006F361F">
        <w:rPr>
          <w:rFonts w:eastAsia="Batang"/>
        </w:rPr>
      </w:r>
      <w:r w:rsidR="00A832BF" w:rsidRPr="006F361F">
        <w:rPr>
          <w:rFonts w:eastAsia="Batang"/>
        </w:rPr>
        <w:fldChar w:fldCharType="separate"/>
      </w:r>
      <w:r w:rsidR="00754DDA" w:rsidRPr="006F361F">
        <w:t xml:space="preserve">[Figure 3. </w:t>
      </w:r>
      <w:r w:rsidR="00754DDA" w:rsidRPr="006F361F">
        <w:rPr>
          <w:noProof/>
        </w:rPr>
        <w:t>3</w:t>
      </w:r>
      <w:r w:rsidR="00A832BF" w:rsidRPr="006F361F">
        <w:rPr>
          <w:rFonts w:eastAsia="Batang"/>
        </w:rPr>
        <w:fldChar w:fldCharType="end"/>
      </w:r>
      <w:r w:rsidR="00A832BF" w:rsidRPr="006F361F">
        <w:rPr>
          <w:rFonts w:eastAsia="Batang"/>
        </w:rPr>
        <w:t xml:space="preserve">] </w:t>
      </w:r>
      <w:r w:rsidR="00BA1780" w:rsidRPr="006F361F">
        <w:rPr>
          <w:rFonts w:eastAsia="Batang"/>
        </w:rPr>
        <w:t>that the experimental design needs to be changed if the researchers need more reliable prediction. The change that can be made is at least the minimum observed average blocking response has to be 60</w:t>
      </w:r>
      <w:r w:rsidR="00F55B43" w:rsidRPr="006F361F">
        <w:rPr>
          <w:rFonts w:eastAsia="Batang"/>
        </w:rPr>
        <w:t xml:space="preserve">%. Thus, from that modification, </w:t>
      </w:r>
      <w:r w:rsidR="00A031A5" w:rsidRPr="006F361F">
        <w:rPr>
          <w:rFonts w:eastAsia="Batang"/>
        </w:rPr>
        <w:t>researchers</w:t>
      </w:r>
      <w:r w:rsidR="00BA1780" w:rsidRPr="006F361F">
        <w:rPr>
          <w:rFonts w:eastAsia="Batang"/>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jc w:val="both"/>
        <w:rPr>
          <w:rFonts w:eastAsia="Batang"/>
        </w:rPr>
      </w:pPr>
    </w:p>
    <w:p w14:paraId="02AEFFD4" w14:textId="77777777" w:rsidR="00BA1780" w:rsidRPr="006F361F" w:rsidRDefault="00BA1780" w:rsidP="00BA1780">
      <w:pPr>
        <w:keepNext/>
        <w:tabs>
          <w:tab w:val="left" w:pos="187"/>
          <w:tab w:val="left" w:pos="288"/>
          <w:tab w:val="left" w:pos="317"/>
        </w:tabs>
        <w:jc w:val="center"/>
      </w:pPr>
      <w:r w:rsidRPr="006F361F">
        <w:rPr>
          <w:rFonts w:eastAsia="Batang"/>
          <w:noProof/>
        </w:rPr>
        <w:lastRenderedPageBreak/>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1"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Pr="006F361F" w:rsidRDefault="00BA1780" w:rsidP="00BA1780">
      <w:pPr>
        <w:pStyle w:val="Caption"/>
      </w:pPr>
      <w:bookmarkStart w:id="39" w:name="_Ref57124298"/>
      <w:bookmarkStart w:id="40" w:name="_Toc182814244"/>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54DDA" w:rsidRPr="006F361F">
        <w:rPr>
          <w:noProof/>
        </w:rPr>
        <w:t>7</w:t>
      </w:r>
      <w:r w:rsidR="00813CAF" w:rsidRPr="006F361F">
        <w:rPr>
          <w:noProof/>
        </w:rPr>
        <w:fldChar w:fldCharType="end"/>
      </w:r>
      <w:bookmarkEnd w:id="39"/>
      <w:r w:rsidRPr="006F361F">
        <w:t xml:space="preserve">] The blocking response distribution at </w:t>
      </w:r>
      <w:r w:rsidR="001E0698" w:rsidRPr="006F361F">
        <w:t xml:space="preserve">a </w:t>
      </w:r>
      <w:r w:rsidRPr="006F361F">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from scheme 1 (left) and scheme 2 (right). </w:t>
      </w:r>
      <m:oMath>
        <m:r>
          <w:rPr>
            <w:rFonts w:ascii="Cambria Math" w:hAnsi="Cambria Math"/>
          </w:rPr>
          <m:t>y</m:t>
        </m:r>
      </m:oMath>
      <w:r w:rsidRPr="006F361F">
        <w:t xml:space="preserve"> axis is the relative frequency and </w:t>
      </w:r>
      <m:oMath>
        <m:r>
          <w:rPr>
            <w:rFonts w:ascii="Cambria Math" w:hAnsi="Cambria Math"/>
          </w:rPr>
          <m:t>x</m:t>
        </m:r>
      </m:oMath>
      <w:r w:rsidRPr="006F361F">
        <w:t xml:space="preserve"> axis is the blocking percentage. Please note that the middle and lower panels have </w:t>
      </w:r>
      <w:r w:rsidR="001E0698" w:rsidRPr="006F361F">
        <w:t xml:space="preserve">a </w:t>
      </w:r>
      <w:r w:rsidRPr="006F361F">
        <w:t>secondary vertical axis for the results of MCMC.</w:t>
      </w:r>
      <w:bookmarkEnd w:id="40"/>
    </w:p>
    <w:p w14:paraId="229E0400" w14:textId="0036F6EE"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One important assumption in </w:t>
      </w:r>
      <w:r w:rsidR="00F55B43" w:rsidRPr="006F361F">
        <w:rPr>
          <w:rFonts w:eastAsia="Batang"/>
        </w:rPr>
        <w:t>the</w:t>
      </w:r>
      <w:r w:rsidRPr="006F361F">
        <w:rPr>
          <w:rFonts w:eastAsia="Batang"/>
        </w:rPr>
        <w:t xml:space="preserve"> proposed </w:t>
      </w:r>
      <w:r w:rsidR="00A031A5" w:rsidRPr="006F361F">
        <w:rPr>
          <w:rFonts w:eastAsia="Batang"/>
        </w:rPr>
        <w:t>MC</w:t>
      </w:r>
      <w:r w:rsidRPr="006F361F">
        <w:rPr>
          <w:rFonts w:eastAsia="Batang"/>
        </w:rPr>
        <w:t xml:space="preserve"> simulation is that the scatter of data around the curves follows Gaussian distribution. </w:t>
      </w:r>
      <w:r w:rsidR="00F55B43" w:rsidRPr="006F361F">
        <w:rPr>
          <w:rFonts w:eastAsia="Batang"/>
        </w:rPr>
        <w:t>One</w:t>
      </w:r>
      <w:r w:rsidRPr="006F361F">
        <w:rPr>
          <w:rFonts w:eastAsia="Batang"/>
        </w:rPr>
        <w:t xml:space="preserve"> can clearly observe in </w:t>
      </w:r>
      <w:r w:rsidRPr="006F361F">
        <w:rPr>
          <w:rFonts w:eastAsia="Batang"/>
        </w:rPr>
        <w:fldChar w:fldCharType="begin"/>
      </w:r>
      <w:r w:rsidRPr="006F361F">
        <w:rPr>
          <w:rFonts w:eastAsia="Batang"/>
        </w:rPr>
        <w:instrText xml:space="preserve"> REF _Ref57124298 \h </w:instrText>
      </w:r>
      <w:r w:rsidRPr="006F361F">
        <w:rPr>
          <w:rFonts w:eastAsia="Batang"/>
        </w:rPr>
      </w:r>
      <w:r w:rsidRPr="006F361F">
        <w:rPr>
          <w:rFonts w:eastAsia="Batang"/>
        </w:rPr>
        <w:fldChar w:fldCharType="separate"/>
      </w:r>
      <w:r w:rsidR="00754DDA" w:rsidRPr="006F361F">
        <w:t xml:space="preserve">[Figure 3. </w:t>
      </w:r>
      <w:r w:rsidR="00754DDA" w:rsidRPr="006F361F">
        <w:rPr>
          <w:noProof/>
        </w:rPr>
        <w:t>7</w:t>
      </w:r>
      <w:r w:rsidRPr="006F361F">
        <w:rPr>
          <w:rFonts w:eastAsia="Batang"/>
        </w:rPr>
        <w:fldChar w:fldCharType="end"/>
      </w:r>
      <w:r w:rsidRPr="006F361F">
        <w:rPr>
          <w:rFonts w:eastAsia="Batang"/>
        </w:rPr>
        <w:t>] that for all cases (including the cases with insufficient dose-response data), the blocking response follows the Gaussian</w:t>
      </w:r>
      <w:r w:rsidR="00F55B43" w:rsidRPr="006F361F">
        <w:rPr>
          <w:rFonts w:eastAsia="Batang"/>
        </w:rPr>
        <w:t xml:space="preserve"> distribution</w:t>
      </w:r>
      <w:r w:rsidRPr="006F361F">
        <w:rPr>
          <w:rFonts w:eastAsia="Batang"/>
        </w:rPr>
        <w:t>. Meanwhile, MCMC generates Gaussian sc</w:t>
      </w:r>
      <w:r w:rsidR="00F55B43" w:rsidRPr="006F361F">
        <w:rPr>
          <w:rFonts w:eastAsia="Batang"/>
        </w:rPr>
        <w:t>atter of data only for</w:t>
      </w:r>
      <w:r w:rsidRPr="006F361F">
        <w:rPr>
          <w:rFonts w:eastAsia="Batang"/>
        </w:rPr>
        <w:t xml:space="preserve"> </w:t>
      </w:r>
      <w:r w:rsidR="001E0698" w:rsidRPr="006F361F">
        <w:rPr>
          <w:rFonts w:eastAsia="Batang"/>
        </w:rPr>
        <w:t xml:space="preserve">the </w:t>
      </w:r>
      <w:r w:rsidRPr="006F361F">
        <w:rPr>
          <w:rFonts w:eastAsia="Batang"/>
        </w:rPr>
        <w:t>Dofetilide hERG channel</w:t>
      </w:r>
      <w:r w:rsidR="00F55B43" w:rsidRPr="006F361F">
        <w:rPr>
          <w:rFonts w:eastAsia="Batang"/>
        </w:rPr>
        <w:t xml:space="preserve"> (top panels)</w:t>
      </w:r>
      <w:r w:rsidRPr="006F361F">
        <w:rPr>
          <w:rFonts w:eastAsia="Batang"/>
        </w:rPr>
        <w:t xml:space="preserve"> which has sufficient dose-response data. On the other hand, for insufficient cases</w:t>
      </w:r>
      <w:r w:rsidR="001E0698" w:rsidRPr="006F361F">
        <w:rPr>
          <w:rFonts w:eastAsia="Batang"/>
        </w:rPr>
        <w:t>,</w:t>
      </w:r>
      <w:r w:rsidRPr="006F361F">
        <w:rPr>
          <w:rFonts w:eastAsia="Batang"/>
        </w:rPr>
        <w:t xml:space="preserve"> as shown in </w:t>
      </w:r>
      <w:r w:rsidR="001E0698" w:rsidRPr="006F361F">
        <w:rPr>
          <w:rFonts w:eastAsia="Batang"/>
        </w:rPr>
        <w:t xml:space="preserve">the </w:t>
      </w:r>
      <w:r w:rsidRPr="006F361F">
        <w:rPr>
          <w:rFonts w:eastAsia="Batang"/>
        </w:rPr>
        <w:t xml:space="preserve">middle and bottom panels, MCMC yields quite irregular distribution as </w:t>
      </w:r>
      <w:r w:rsidR="001E0698" w:rsidRPr="006F361F">
        <w:rPr>
          <w:rFonts w:eastAsia="Batang"/>
        </w:rPr>
        <w:t xml:space="preserve">a </w:t>
      </w:r>
      <w:r w:rsidRPr="006F361F">
        <w:rPr>
          <w:rFonts w:eastAsia="Batang"/>
        </w:rPr>
        <w:t xml:space="preserve">relatively huge number of blocking responses are grouped close to its minimum value. This indicates that </w:t>
      </w:r>
      <w:r w:rsidR="00A031A5" w:rsidRPr="006F361F">
        <w:rPr>
          <w:rFonts w:eastAsia="Batang"/>
        </w:rPr>
        <w:t xml:space="preserve">my </w:t>
      </w:r>
      <w:r w:rsidRPr="006F361F">
        <w:rPr>
          <w:rFonts w:eastAsia="Batang"/>
        </w:rPr>
        <w:t xml:space="preserve">assumption for </w:t>
      </w:r>
      <w:r w:rsidR="001E0698" w:rsidRPr="006F361F">
        <w:rPr>
          <w:rFonts w:eastAsia="Batang"/>
        </w:rPr>
        <w:t xml:space="preserve">the </w:t>
      </w:r>
      <w:r w:rsidRPr="006F361F">
        <w:rPr>
          <w:rFonts w:eastAsia="Batang"/>
        </w:rPr>
        <w:t>scatter</w:t>
      </w:r>
      <w:r w:rsidR="001E0698" w:rsidRPr="006F361F">
        <w:rPr>
          <w:rFonts w:eastAsia="Batang"/>
        </w:rPr>
        <w:t>ing</w:t>
      </w:r>
      <w:r w:rsidRPr="006F361F">
        <w:rPr>
          <w:rFonts w:eastAsia="Batang"/>
        </w:rPr>
        <w:t xml:space="preserve"> of data is appropriate whenever sufficient data is achieved and MCMC res</w:t>
      </w:r>
      <w:r w:rsidR="00A031A5" w:rsidRPr="006F361F">
        <w:rPr>
          <w:rFonts w:eastAsia="Batang"/>
        </w:rPr>
        <w:t>ults emphasize that assumption.</w:t>
      </w:r>
    </w:p>
    <w:p w14:paraId="230C491F" w14:textId="77777777" w:rsidR="00BA1780" w:rsidRPr="006F361F" w:rsidRDefault="00BA1780" w:rsidP="00BA1780">
      <w:pPr>
        <w:tabs>
          <w:tab w:val="left" w:pos="187"/>
          <w:tab w:val="left" w:pos="288"/>
          <w:tab w:val="left" w:pos="317"/>
        </w:tabs>
        <w:jc w:val="both"/>
        <w:rPr>
          <w:rFonts w:eastAsia="Batang"/>
        </w:rPr>
      </w:pPr>
    </w:p>
    <w:p w14:paraId="295DEAED" w14:textId="77777777" w:rsidR="00BA1780" w:rsidRPr="006F361F" w:rsidRDefault="00BA1780" w:rsidP="00BA1780">
      <w:pPr>
        <w:rPr>
          <w:rFonts w:eastAsia="Batang"/>
        </w:rPr>
      </w:pPr>
      <w:r w:rsidRPr="006F361F">
        <w:rPr>
          <w:rFonts w:eastAsia="Batang"/>
        </w:rPr>
        <w:br w:type="page"/>
      </w:r>
    </w:p>
    <w:p w14:paraId="130A5693" w14:textId="77777777" w:rsidR="00BA1780" w:rsidRPr="006F361F" w:rsidRDefault="00BA1780" w:rsidP="00BA1780">
      <w:pPr>
        <w:pStyle w:val="Heading1"/>
      </w:pPr>
      <w:bookmarkStart w:id="41" w:name="_Toc182812290"/>
      <w:r w:rsidRPr="006F361F">
        <w:lastRenderedPageBreak/>
        <w:t>Conclusion and Limitation</w:t>
      </w:r>
      <w:bookmarkEnd w:id="41"/>
    </w:p>
    <w:p w14:paraId="0EA7FC0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D7C5BFA" w14:textId="2DBE3939" w:rsidR="00BA1780" w:rsidRPr="006F361F" w:rsidRDefault="00BA1780" w:rsidP="00BA1780">
      <w:pPr>
        <w:tabs>
          <w:tab w:val="left" w:pos="187"/>
          <w:tab w:val="left" w:pos="288"/>
          <w:tab w:val="left" w:pos="317"/>
        </w:tabs>
        <w:jc w:val="both"/>
      </w:pPr>
      <w:r w:rsidRPr="006F361F">
        <w:tab/>
      </w:r>
      <w:r w:rsidRPr="006F361F">
        <w:tab/>
        <w:t>Hill fitting and bootstrapping</w:t>
      </w:r>
      <w:r w:rsidR="00DF0A50" w:rsidRPr="006F361F">
        <w:t xml:space="preserve"> can play </w:t>
      </w:r>
      <w:r w:rsidR="001E0698" w:rsidRPr="006F361F">
        <w:t xml:space="preserve">an </w:t>
      </w:r>
      <w:r w:rsidR="00DF0A50" w:rsidRPr="006F361F">
        <w:t>important role as int</w:t>
      </w:r>
      <w:r w:rsidRPr="006F361F">
        <w:t xml:space="preserve">egral parts of drug assessment in </w:t>
      </w:r>
      <w:r w:rsidR="001E0698" w:rsidRPr="006F361F">
        <w:t xml:space="preserve">the </w:t>
      </w:r>
      <w:r w:rsidRPr="006F361F">
        <w:t xml:space="preserve">CiPA project. Providing simple yet reliable parameter fitting and predicting capabilities, </w:t>
      </w:r>
      <w:r w:rsidR="003D4922" w:rsidRPr="006F361F">
        <w:t>I</w:t>
      </w:r>
      <w:r w:rsidRPr="006F361F">
        <w:t xml:space="preserve"> showed that Hill fitting with LSM and Monte Carlo simulation could help researchers during their first step of computational drug assessment. In addition, </w:t>
      </w:r>
      <w:r w:rsidR="00DF0A50" w:rsidRPr="006F361F">
        <w:t>the</w:t>
      </w:r>
      <w:r w:rsidRPr="006F361F">
        <w:t xml:space="preserve"> proposed </w:t>
      </w:r>
      <w:r w:rsidR="00A031A5" w:rsidRPr="006F361F">
        <w:t xml:space="preserve">MC </w:t>
      </w:r>
      <w:r w:rsidRPr="006F361F">
        <w:t xml:space="preserve">method generates quite </w:t>
      </w:r>
      <w:r w:rsidR="00A832BF" w:rsidRPr="006F361F">
        <w:t>similar</w:t>
      </w:r>
      <w:r w:rsidRPr="006F361F">
        <w:t xml:space="preserve"> results compared to </w:t>
      </w:r>
      <w:r w:rsidR="001E0698" w:rsidRPr="006F361F">
        <w:t xml:space="preserve">the </w:t>
      </w:r>
      <w:r w:rsidRPr="006F361F">
        <w:t xml:space="preserve">rather complicated existing MCMC method, both in </w:t>
      </w:r>
      <w:r w:rsidR="00A031A5" w:rsidRPr="006F361F">
        <w:t>producing</w:t>
      </w:r>
      <w:r w:rsidRPr="006F361F">
        <w:t xml:space="preserve"> best-fit parameters and pr</w:t>
      </w:r>
      <w:r w:rsidR="00A832BF" w:rsidRPr="006F361F">
        <w:t>edicting the uncertainties. These advantages</w:t>
      </w:r>
      <w:r w:rsidRPr="006F361F">
        <w:t xml:space="preserve"> indicate that </w:t>
      </w:r>
      <w:r w:rsidR="00DF0A50" w:rsidRPr="006F361F">
        <w:t>the</w:t>
      </w:r>
      <w:r w:rsidRPr="006F361F">
        <w:t xml:space="preserve"> proposed methodology, especially </w:t>
      </w:r>
      <w:r w:rsidR="00A031A5" w:rsidRPr="006F361F">
        <w:t>MC</w:t>
      </w:r>
      <w:r w:rsidRPr="006F361F">
        <w:t xml:space="preserve"> bootstrapping samples, can be easily </w:t>
      </w:r>
      <w:r w:rsidR="00A832BF" w:rsidRPr="006F361F">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jc w:val="both"/>
      </w:pPr>
      <w:r w:rsidRPr="006F361F">
        <w:tab/>
      </w:r>
      <w:r w:rsidRPr="006F361F">
        <w:tab/>
        <w:t xml:space="preserve">Nevertheless, despite the promising results from </w:t>
      </w:r>
      <w:r w:rsidR="00A832BF" w:rsidRPr="006F361F">
        <w:t>the</w:t>
      </w:r>
      <w:r w:rsidRPr="006F361F">
        <w:t xml:space="preserve"> proposed methodology especially for bootstrapping, </w:t>
      </w:r>
      <w:r w:rsidR="00A031A5" w:rsidRPr="006F361F">
        <w:t>one</w:t>
      </w:r>
      <w:r w:rsidRPr="006F361F">
        <w:t xml:space="preserve"> can observe that this method has one prominent limitation. During </w:t>
      </w:r>
      <w:r w:rsidR="001E0698" w:rsidRPr="006F361F">
        <w:t xml:space="preserve">the </w:t>
      </w:r>
      <w:r w:rsidRPr="006F361F">
        <w:t xml:space="preserve">generation of blocking data by adding Gaussian scatters, </w:t>
      </w:r>
      <w:r w:rsidR="003D4922" w:rsidRPr="006F361F">
        <w:t xml:space="preserve">I </w:t>
      </w:r>
      <w:r w:rsidRPr="006F361F">
        <w:t>assumed that the scatters follow Gaussian distribution. In Hill fitting, the Gaussian distribution of scatter data produce</w:t>
      </w:r>
      <w:r w:rsidR="001E0698" w:rsidRPr="006F361F">
        <w:t>s</w:t>
      </w:r>
      <w:r w:rsidRPr="006F361F">
        <w:t xml:space="preserve"> quite consistent results especially with sufficient dose-response data compared to M</w:t>
      </w:r>
      <w:r w:rsidR="00A031A5" w:rsidRPr="006F361F">
        <w:t>CMC. However, f</w:t>
      </w:r>
      <w:r w:rsidRPr="006F361F">
        <w:t>or other type</w:t>
      </w:r>
      <w:r w:rsidR="001E0698" w:rsidRPr="006F361F">
        <w:t>s</w:t>
      </w:r>
      <w:r w:rsidRPr="006F361F">
        <w:t xml:space="preserve"> of problems, the errors may fol</w:t>
      </w:r>
      <w:r w:rsidR="00A031A5" w:rsidRPr="006F361F">
        <w:t>low other of distribution, thus one may need to change with different distribution sampling during MC simulation.</w:t>
      </w:r>
    </w:p>
    <w:p w14:paraId="11DD0884" w14:textId="77777777" w:rsidR="00BA1780" w:rsidRPr="006F361F" w:rsidRDefault="00BA1780" w:rsidP="00BA1780">
      <w:r w:rsidRPr="006F361F">
        <w:br w:type="page"/>
      </w:r>
    </w:p>
    <w:p w14:paraId="679C5AE3" w14:textId="77777777" w:rsidR="00BA1780" w:rsidRPr="006F361F" w:rsidRDefault="00BA1780" w:rsidP="00BA1780">
      <w:pPr>
        <w:pStyle w:val="Heading1"/>
        <w:numPr>
          <w:ilvl w:val="0"/>
          <w:numId w:val="0"/>
        </w:numPr>
      </w:pPr>
      <w:bookmarkStart w:id="42" w:name="_Toc182812291"/>
      <w:r w:rsidRPr="006F361F">
        <w:lastRenderedPageBreak/>
        <w:t>[References]</w:t>
      </w:r>
      <w:bookmarkEnd w:id="42"/>
    </w:p>
    <w:p w14:paraId="74579360" w14:textId="77777777" w:rsidR="00BA1780" w:rsidRPr="006F361F" w:rsidRDefault="00BA1780" w:rsidP="00BA1780">
      <w:pPr>
        <w:pStyle w:val="EndNoteBibliography"/>
        <w:ind w:left="720" w:hanging="720"/>
        <w:jc w:val="both"/>
      </w:pPr>
      <w:r w:rsidRPr="006F361F">
        <w:fldChar w:fldCharType="begin"/>
      </w:r>
      <w:r w:rsidRPr="006F361F">
        <w:instrText xml:space="preserve"> ADDIN EN.REFLIST </w:instrText>
      </w:r>
      <w:r w:rsidRPr="006F361F">
        <w:fldChar w:fldCharType="separate"/>
      </w:r>
      <w:r w:rsidRPr="006F361F">
        <w:t>1.</w:t>
      </w:r>
      <w:r w:rsidRPr="006F361F">
        <w:tab/>
        <w:t xml:space="preserve">Hill, A.V., </w:t>
      </w:r>
      <w:r w:rsidRPr="006F361F">
        <w:rPr>
          <w:i/>
        </w:rPr>
        <w:t>The possible effects of the aggregation of the molecules of hæmoglobin on its dissociation curves.</w:t>
      </w:r>
      <w:r w:rsidRPr="006F361F">
        <w:t xml:space="preserve"> The Journal of Physiology, 1910. </w:t>
      </w:r>
      <w:r w:rsidRPr="006F361F">
        <w:rPr>
          <w:b/>
        </w:rPr>
        <w:t>40</w:t>
      </w:r>
      <w:r w:rsidRPr="006F361F">
        <w:t>: p. i--vii.</w:t>
      </w:r>
    </w:p>
    <w:p w14:paraId="5EBDACB4" w14:textId="77777777" w:rsidR="00BA1780" w:rsidRPr="006F361F" w:rsidRDefault="00BA1780" w:rsidP="00BA1780">
      <w:pPr>
        <w:pStyle w:val="EndNoteBibliography"/>
        <w:ind w:left="720" w:hanging="720"/>
        <w:jc w:val="both"/>
      </w:pPr>
      <w:r w:rsidRPr="006F361F">
        <w:t>2.</w:t>
      </w:r>
      <w:r w:rsidRPr="006F361F">
        <w:tab/>
        <w:t xml:space="preserve">Gesztelyi, R., et al., </w:t>
      </w:r>
      <w:r w:rsidRPr="006F361F">
        <w:rPr>
          <w:i/>
        </w:rPr>
        <w:t>The Hill equation and the origin of quantitative pharmacology.</w:t>
      </w:r>
      <w:r w:rsidRPr="006F361F">
        <w:t xml:space="preserve"> Archive for History of Exact Sciences, 2012. </w:t>
      </w:r>
      <w:r w:rsidRPr="006F361F">
        <w:rPr>
          <w:b/>
        </w:rPr>
        <w:t>66</w:t>
      </w:r>
      <w:r w:rsidRPr="006F361F">
        <w:t>(4): p. 427-438.</w:t>
      </w:r>
    </w:p>
    <w:p w14:paraId="2D9765B6" w14:textId="77777777" w:rsidR="00BA1780" w:rsidRPr="006F361F" w:rsidRDefault="00BA1780" w:rsidP="00BA1780">
      <w:pPr>
        <w:pStyle w:val="EndNoteBibliography"/>
        <w:ind w:left="720" w:hanging="720"/>
        <w:jc w:val="both"/>
      </w:pPr>
      <w:r w:rsidRPr="006F361F">
        <w:t>3.</w:t>
      </w:r>
      <w:r w:rsidRPr="006F361F">
        <w:tab/>
        <w:t xml:space="preserve">Langmuir, I., </w:t>
      </w:r>
      <w:r w:rsidRPr="006F361F">
        <w:rPr>
          <w:i/>
        </w:rPr>
        <w:t>THE ADSORPTION OF GASES ON PLANE SURFACES OF GLASS, MICA AND PLATINUM.</w:t>
      </w:r>
      <w:r w:rsidRPr="006F361F">
        <w:t xml:space="preserve"> Journal of the American Chemical Society, 1918. </w:t>
      </w:r>
      <w:r w:rsidRPr="006F361F">
        <w:rPr>
          <w:b/>
        </w:rPr>
        <w:t>40</w:t>
      </w:r>
      <w:r w:rsidRPr="006F361F">
        <w:t>(9): p. 1361-1403.</w:t>
      </w:r>
    </w:p>
    <w:p w14:paraId="2425B54F" w14:textId="77777777" w:rsidR="00BA1780" w:rsidRPr="006F361F" w:rsidRDefault="00BA1780" w:rsidP="00BA1780">
      <w:pPr>
        <w:pStyle w:val="EndNoteBibliography"/>
        <w:ind w:left="720" w:hanging="720"/>
        <w:jc w:val="both"/>
      </w:pPr>
      <w:r w:rsidRPr="006F361F">
        <w:t>4.</w:t>
      </w:r>
      <w:r w:rsidRPr="006F361F">
        <w:tab/>
        <w:t xml:space="preserve">Neubig, R.R., et al., </w:t>
      </w:r>
      <w:r w:rsidRPr="006F361F">
        <w:rPr>
          <w:i/>
        </w:rPr>
        <w:t>International Union of Pharmacology Committee on Receptor Nomenclature and Drug Classification. XXXVIII. Update on terms and symbols in quantitative pharmacology.</w:t>
      </w:r>
      <w:r w:rsidRPr="006F361F">
        <w:t xml:space="preserve"> Pharmacol Rev, 2003. </w:t>
      </w:r>
      <w:r w:rsidRPr="006F361F">
        <w:rPr>
          <w:b/>
        </w:rPr>
        <w:t>55</w:t>
      </w:r>
      <w:r w:rsidRPr="006F361F">
        <w:t>(4): p. 597-606.</w:t>
      </w:r>
    </w:p>
    <w:p w14:paraId="55A96865" w14:textId="77777777" w:rsidR="00BA1780" w:rsidRPr="006F361F" w:rsidRDefault="00BA1780" w:rsidP="00BA1780">
      <w:pPr>
        <w:pStyle w:val="EndNoteBibliography"/>
        <w:ind w:left="720" w:hanging="720"/>
        <w:jc w:val="both"/>
      </w:pPr>
      <w:r w:rsidRPr="006F361F">
        <w:t>5.</w:t>
      </w:r>
      <w:r w:rsidRPr="006F361F">
        <w:tab/>
        <w:t xml:space="preserve">Kenakin, T., </w:t>
      </w:r>
      <w:r w:rsidRPr="006F361F">
        <w:rPr>
          <w:i/>
        </w:rPr>
        <w:t>Data-driven analysis in drug discovery.</w:t>
      </w:r>
      <w:r w:rsidRPr="006F361F">
        <w:t xml:space="preserve"> J Recept Signal Transduct Res, 2006. </w:t>
      </w:r>
      <w:r w:rsidRPr="006F361F">
        <w:rPr>
          <w:b/>
        </w:rPr>
        <w:t>26</w:t>
      </w:r>
      <w:r w:rsidRPr="006F361F">
        <w:t>(4): p. 299-327.</w:t>
      </w:r>
    </w:p>
    <w:p w14:paraId="5F16DC95" w14:textId="77777777" w:rsidR="00BA1780" w:rsidRPr="006F361F" w:rsidRDefault="00BA1780" w:rsidP="00BA1780">
      <w:pPr>
        <w:pStyle w:val="EndNoteBibliography"/>
        <w:ind w:left="720" w:hanging="720"/>
        <w:jc w:val="both"/>
      </w:pPr>
      <w:r w:rsidRPr="006F361F">
        <w:t>6.</w:t>
      </w:r>
      <w:r w:rsidRPr="006F361F">
        <w:tab/>
        <w:t xml:space="preserve">Motulsky, H. and A. Christopoulos. </w:t>
      </w:r>
      <w:r w:rsidRPr="006F361F">
        <w:rPr>
          <w:i/>
        </w:rPr>
        <w:t>Fitting Models to Biological Data Using Linear and Nonlinear Regression: A Practical Guide to Curve Fitting</w:t>
      </w:r>
      <w:r w:rsidRPr="006F361F">
        <w:t>. 2004.</w:t>
      </w:r>
    </w:p>
    <w:p w14:paraId="0B191D91" w14:textId="77777777" w:rsidR="00BA1780" w:rsidRPr="006F361F" w:rsidRDefault="00BA1780" w:rsidP="00BA1780">
      <w:pPr>
        <w:pStyle w:val="EndNoteBibliography"/>
        <w:ind w:left="720" w:hanging="720"/>
        <w:jc w:val="both"/>
      </w:pPr>
      <w:r w:rsidRPr="006F361F">
        <w:t>7.</w:t>
      </w:r>
      <w:r w:rsidRPr="006F361F">
        <w:tab/>
        <w:t xml:space="preserve">Black, J.W. and P. Leff, </w:t>
      </w:r>
      <w:r w:rsidRPr="006F361F">
        <w:rPr>
          <w:i/>
        </w:rPr>
        <w:t>Operational Models of Pharmacological Agonism.</w:t>
      </w:r>
      <w:r w:rsidRPr="006F361F">
        <w:t xml:space="preserve"> Proceedings of the Royal Society of London. Series B, Biological Sciences, 1983. </w:t>
      </w:r>
      <w:r w:rsidRPr="006F361F">
        <w:rPr>
          <w:b/>
        </w:rPr>
        <w:t>220</w:t>
      </w:r>
      <w:r w:rsidRPr="006F361F">
        <w:t>(1219): p. 141-162.</w:t>
      </w:r>
    </w:p>
    <w:p w14:paraId="5D900A8E" w14:textId="77777777" w:rsidR="00BA1780" w:rsidRPr="006F361F" w:rsidRDefault="00BA1780" w:rsidP="00BA1780">
      <w:pPr>
        <w:pStyle w:val="EndNoteBibliography"/>
        <w:ind w:left="720" w:hanging="720"/>
        <w:jc w:val="both"/>
      </w:pPr>
      <w:r w:rsidRPr="006F361F">
        <w:t>8.</w:t>
      </w:r>
      <w:r w:rsidRPr="006F361F">
        <w:tab/>
        <w:t xml:space="preserve">Keller, F., et al., </w:t>
      </w:r>
      <w:r w:rsidRPr="006F361F">
        <w:rPr>
          <w:i/>
        </w:rPr>
        <w:t>PK-PD curve-fitting problems with the Hill equation? Try one of the 1-exp functions derived from Hodgkin, Douglas or Gompertz.</w:t>
      </w:r>
      <w:r w:rsidRPr="006F361F">
        <w:t xml:space="preserve"> Int J Clin Pharmacol Ther, 2002. </w:t>
      </w:r>
      <w:r w:rsidRPr="006F361F">
        <w:rPr>
          <w:b/>
        </w:rPr>
        <w:t>40</w:t>
      </w:r>
      <w:r w:rsidRPr="006F361F">
        <w:t>(1): p. 23-9.</w:t>
      </w:r>
    </w:p>
    <w:p w14:paraId="79F1E357" w14:textId="77777777" w:rsidR="00BA1780" w:rsidRPr="006F361F" w:rsidRDefault="00BA1780" w:rsidP="00BA1780">
      <w:pPr>
        <w:pStyle w:val="EndNoteBibliography"/>
        <w:ind w:left="720" w:hanging="720"/>
        <w:jc w:val="both"/>
      </w:pPr>
      <w:r w:rsidRPr="006F361F">
        <w:t>9.</w:t>
      </w:r>
      <w:r w:rsidRPr="006F361F">
        <w:tab/>
        <w:t xml:space="preserve">Giraldo, J., et al., </w:t>
      </w:r>
      <w:r w:rsidRPr="006F361F">
        <w:rPr>
          <w:i/>
        </w:rPr>
        <w:t>Assessing the (a)symmetry of concentration-effect curves: empirical versus mechanistic models.</w:t>
      </w:r>
      <w:r w:rsidRPr="006F361F">
        <w:t xml:space="preserve"> Pharmacol Ther, 2002. </w:t>
      </w:r>
      <w:r w:rsidRPr="006F361F">
        <w:rPr>
          <w:b/>
        </w:rPr>
        <w:t>95</w:t>
      </w:r>
      <w:r w:rsidRPr="006F361F">
        <w:t>(1): p. 21-45.</w:t>
      </w:r>
    </w:p>
    <w:p w14:paraId="4FAB872D" w14:textId="77777777" w:rsidR="00BA1780" w:rsidRPr="006F361F" w:rsidRDefault="00BA1780" w:rsidP="00BA1780">
      <w:pPr>
        <w:pStyle w:val="EndNoteBibliography"/>
        <w:ind w:left="720" w:hanging="720"/>
        <w:jc w:val="both"/>
      </w:pPr>
      <w:r w:rsidRPr="006F361F">
        <w:t>10.</w:t>
      </w:r>
      <w:r w:rsidRPr="006F361F">
        <w:tab/>
        <w:t xml:space="preserve">Van der Graaf, P.H. and W.B. Stam, </w:t>
      </w:r>
      <w:r w:rsidRPr="006F361F">
        <w:rPr>
          <w:i/>
        </w:rPr>
        <w:t>Analysis of receptor inactivation experiments with the operational model of agonism yields correlated estimates of agonist affinity and efficacy.</w:t>
      </w:r>
      <w:r w:rsidRPr="006F361F">
        <w:t xml:space="preserve"> Journal of Pharmacological and Toxicological Methods, 1999. </w:t>
      </w:r>
      <w:r w:rsidRPr="006F361F">
        <w:rPr>
          <w:b/>
        </w:rPr>
        <w:t>41</w:t>
      </w:r>
      <w:r w:rsidRPr="006F361F">
        <w:t>(2): p. 117-125.</w:t>
      </w:r>
    </w:p>
    <w:p w14:paraId="026DABE2" w14:textId="77777777" w:rsidR="00BA1780" w:rsidRPr="006F361F" w:rsidRDefault="00BA1780" w:rsidP="00BA1780">
      <w:pPr>
        <w:pStyle w:val="EndNoteBibliography"/>
        <w:ind w:left="720" w:hanging="720"/>
        <w:jc w:val="both"/>
      </w:pPr>
      <w:r w:rsidRPr="006F361F">
        <w:t>11.</w:t>
      </w:r>
      <w:r w:rsidRPr="006F361F">
        <w:tab/>
        <w:t xml:space="preserve">Gintant, G.A., </w:t>
      </w:r>
      <w:r w:rsidRPr="006F361F">
        <w:rPr>
          <w:i/>
        </w:rPr>
        <w:t>Preclinical Torsades-de-Pointes screens: advantages and limitations of surrogate and direct approaches in evaluating proarrhythmic risk.</w:t>
      </w:r>
      <w:r w:rsidRPr="006F361F">
        <w:t xml:space="preserve"> Pharmacol Ther, 2008. </w:t>
      </w:r>
      <w:r w:rsidRPr="006F361F">
        <w:rPr>
          <w:b/>
        </w:rPr>
        <w:t>119</w:t>
      </w:r>
      <w:r w:rsidRPr="006F361F">
        <w:t>(2): p. 199-209.</w:t>
      </w:r>
    </w:p>
    <w:p w14:paraId="4467AB1C" w14:textId="77777777" w:rsidR="00BA1780" w:rsidRPr="006F361F" w:rsidRDefault="00BA1780" w:rsidP="00BA1780">
      <w:pPr>
        <w:pStyle w:val="EndNoteBibliography"/>
        <w:ind w:left="720" w:hanging="720"/>
        <w:jc w:val="both"/>
      </w:pPr>
      <w:r w:rsidRPr="006F361F">
        <w:t>12.</w:t>
      </w:r>
      <w:r w:rsidRPr="006F361F">
        <w:tab/>
        <w:t xml:space="preserve">Sager, P.T., et al., </w:t>
      </w:r>
      <w:r w:rsidRPr="006F361F">
        <w:rPr>
          <w:i/>
        </w:rPr>
        <w:t>Rechanneling the cardiac proarrhythmia safety paradigm: a meeting report from the Cardiac Safety Research Consortium.</w:t>
      </w:r>
      <w:r w:rsidRPr="006F361F">
        <w:t xml:space="preserve"> Am Heart J, 2014. </w:t>
      </w:r>
      <w:r w:rsidRPr="006F361F">
        <w:rPr>
          <w:b/>
        </w:rPr>
        <w:t>167</w:t>
      </w:r>
      <w:r w:rsidRPr="006F361F">
        <w:t>(3): p. 292-300.</w:t>
      </w:r>
    </w:p>
    <w:p w14:paraId="581C18E1" w14:textId="77777777" w:rsidR="00BA1780" w:rsidRPr="006F361F" w:rsidRDefault="00BA1780" w:rsidP="00BA1780">
      <w:pPr>
        <w:pStyle w:val="EndNoteBibliography"/>
        <w:ind w:left="720" w:hanging="720"/>
        <w:jc w:val="both"/>
      </w:pPr>
      <w:r w:rsidRPr="006F361F">
        <w:t>13.</w:t>
      </w:r>
      <w:r w:rsidRPr="006F361F">
        <w:tab/>
        <w:t xml:space="preserve">Vicente, J., et al., </w:t>
      </w:r>
      <w:r w:rsidRPr="006F361F">
        <w:rPr>
          <w:i/>
        </w:rPr>
        <w:t xml:space="preserve">Mechanistic Model-Informed Proarrhythmic Risk Assessment of Drugs: Review of the "CiPA" Initiative and Design of a </w:t>
      </w:r>
      <w:r w:rsidRPr="006F361F">
        <w:rPr>
          <w:i/>
        </w:rPr>
        <w:lastRenderedPageBreak/>
        <w:t>Prospective Clinical Validation Study.</w:t>
      </w:r>
      <w:r w:rsidRPr="006F361F">
        <w:t xml:space="preserve"> Clin Pharmacol Ther, 2018. </w:t>
      </w:r>
      <w:r w:rsidRPr="006F361F">
        <w:rPr>
          <w:b/>
        </w:rPr>
        <w:t>103</w:t>
      </w:r>
      <w:r w:rsidRPr="006F361F">
        <w:t>(1): p. 54-66.</w:t>
      </w:r>
    </w:p>
    <w:p w14:paraId="48F35A10" w14:textId="77777777" w:rsidR="00BA1780" w:rsidRPr="006F361F" w:rsidRDefault="00BA1780" w:rsidP="00BA1780">
      <w:pPr>
        <w:pStyle w:val="EndNoteBibliography"/>
        <w:ind w:left="720" w:hanging="720"/>
        <w:jc w:val="both"/>
      </w:pPr>
      <w:r w:rsidRPr="006F361F">
        <w:t>14.</w:t>
      </w:r>
      <w:r w:rsidRPr="006F361F">
        <w:tab/>
        <w:t xml:space="preserve">Strauss, D.G., et al., </w:t>
      </w:r>
      <w:r w:rsidRPr="006F361F">
        <w:rPr>
          <w:i/>
        </w:rPr>
        <w:t>Comprehensive In Vitro Proarrhythmia Assay (CiPA) Update from a Cardiac Safety Research Consortium / Health and Environmental Sciences Institute / FDA Meeting.</w:t>
      </w:r>
      <w:r w:rsidRPr="006F361F">
        <w:t xml:space="preserve"> Ther Innov Regul Sci, 2019. </w:t>
      </w:r>
      <w:r w:rsidRPr="006F361F">
        <w:rPr>
          <w:b/>
        </w:rPr>
        <w:t>53</w:t>
      </w:r>
      <w:r w:rsidRPr="006F361F">
        <w:t>(4): p. 519-525.</w:t>
      </w:r>
    </w:p>
    <w:p w14:paraId="3AD2E7FD" w14:textId="77777777" w:rsidR="00BA1780" w:rsidRPr="006F361F" w:rsidRDefault="00BA1780" w:rsidP="00BA1780">
      <w:pPr>
        <w:pStyle w:val="EndNoteBibliography"/>
        <w:ind w:left="720" w:hanging="720"/>
        <w:jc w:val="both"/>
      </w:pPr>
      <w:r w:rsidRPr="006F361F">
        <w:t>15.</w:t>
      </w:r>
      <w:r w:rsidRPr="006F361F">
        <w:tab/>
        <w:t xml:space="preserve">Chang, K.C., et al., </w:t>
      </w:r>
      <w:r w:rsidRPr="006F361F">
        <w:rPr>
          <w:i/>
        </w:rPr>
        <w:t>Uncertainty Quantification Reveals the Importance of Data Variability and Experimental Design Considerations for in Silico Proarrhythmia Risk Assessment.</w:t>
      </w:r>
      <w:r w:rsidRPr="006F361F">
        <w:t xml:space="preserve"> Front Physiol, 2017. </w:t>
      </w:r>
      <w:r w:rsidRPr="006F361F">
        <w:rPr>
          <w:b/>
        </w:rPr>
        <w:t>8</w:t>
      </w:r>
      <w:r w:rsidRPr="006F361F">
        <w:t>: p. 917.</w:t>
      </w:r>
    </w:p>
    <w:p w14:paraId="481A9606" w14:textId="77777777" w:rsidR="00BA1780" w:rsidRPr="006F361F" w:rsidRDefault="00BA1780" w:rsidP="00BA1780">
      <w:pPr>
        <w:pStyle w:val="EndNoteBibliography"/>
        <w:ind w:left="720" w:hanging="720"/>
        <w:jc w:val="both"/>
      </w:pPr>
      <w:r w:rsidRPr="006F361F">
        <w:t>16.</w:t>
      </w:r>
      <w:r w:rsidRPr="006F361F">
        <w:tab/>
        <w:t xml:space="preserve">Haario, H., et al., </w:t>
      </w:r>
      <w:r w:rsidRPr="006F361F">
        <w:rPr>
          <w:i/>
        </w:rPr>
        <w:t>DRAM: Efficient adaptive MCMC.</w:t>
      </w:r>
      <w:r w:rsidRPr="006F361F">
        <w:t xml:space="preserve"> Statistics and Computing, 2006. </w:t>
      </w:r>
      <w:r w:rsidRPr="006F361F">
        <w:rPr>
          <w:b/>
        </w:rPr>
        <w:t>16</w:t>
      </w:r>
      <w:r w:rsidRPr="006F361F">
        <w:t>(4): p. 339-354.</w:t>
      </w:r>
    </w:p>
    <w:p w14:paraId="3EFA381A" w14:textId="77777777" w:rsidR="00BA1780" w:rsidRPr="006F361F" w:rsidRDefault="00BA1780" w:rsidP="00BA1780">
      <w:pPr>
        <w:pStyle w:val="EndNoteBibliography"/>
        <w:ind w:left="720" w:hanging="720"/>
        <w:jc w:val="both"/>
      </w:pPr>
      <w:r w:rsidRPr="006F361F">
        <w:t>17.</w:t>
      </w:r>
      <w:r w:rsidRPr="006F361F">
        <w:tab/>
        <w:t xml:space="preserve">Laine, M. and J. Tamminen, </w:t>
      </w:r>
      <w:r w:rsidRPr="006F361F">
        <w:rPr>
          <w:i/>
        </w:rPr>
        <w:t>Aerosol model selection and uncertainty modelling by adaptive MCMC technique.</w:t>
      </w:r>
      <w:r w:rsidRPr="006F361F">
        <w:t xml:space="preserve"> Atmos. Chem. Phys., 2008. </w:t>
      </w:r>
      <w:r w:rsidRPr="006F361F">
        <w:rPr>
          <w:b/>
        </w:rPr>
        <w:t>8</w:t>
      </w:r>
      <w:r w:rsidRPr="006F361F">
        <w:t>(24): p. 7697-7707.</w:t>
      </w:r>
    </w:p>
    <w:p w14:paraId="204701B5" w14:textId="77777777" w:rsidR="00BA1780" w:rsidRPr="006F361F" w:rsidRDefault="00BA1780" w:rsidP="00BA1780">
      <w:pPr>
        <w:pStyle w:val="EndNoteBibliography"/>
        <w:ind w:left="720" w:hanging="720"/>
        <w:jc w:val="both"/>
      </w:pPr>
      <w:r w:rsidRPr="006F361F">
        <w:t>18.</w:t>
      </w:r>
      <w:r w:rsidRPr="006F361F">
        <w:tab/>
        <w:t xml:space="preserve">Soetaert, K. and T. Petzoldt, </w:t>
      </w:r>
      <w:r w:rsidRPr="006F361F">
        <w:rPr>
          <w:i/>
        </w:rPr>
        <w:t>Inverse Modelling, Sensitivity and Monte Carlo Analysis in R Using Package FME.</w:t>
      </w:r>
      <w:r w:rsidRPr="006F361F">
        <w:t xml:space="preserve"> Journal of statistical software, 2010. </w:t>
      </w:r>
      <w:r w:rsidRPr="006F361F">
        <w:rPr>
          <w:b/>
        </w:rPr>
        <w:t>33</w:t>
      </w:r>
      <w:r w:rsidRPr="006F361F">
        <w:t>: p. 1.</w:t>
      </w:r>
    </w:p>
    <w:p w14:paraId="5F194270" w14:textId="77777777" w:rsidR="00BA1780" w:rsidRPr="006F361F" w:rsidRDefault="00BA1780" w:rsidP="00BA1780">
      <w:pPr>
        <w:pStyle w:val="EndNoteBibliography"/>
        <w:ind w:left="720" w:hanging="720"/>
        <w:jc w:val="both"/>
      </w:pPr>
      <w:r w:rsidRPr="006F361F">
        <w:t>19.</w:t>
      </w:r>
      <w:r w:rsidRPr="006F361F">
        <w:tab/>
        <w:t xml:space="preserve">Crumb, W.J., Jr., et al., </w:t>
      </w:r>
      <w:r w:rsidRPr="006F361F">
        <w:rPr>
          <w:i/>
        </w:rPr>
        <w:t>An evaluation of 30 clinical drugs against the comprehensive in vitro proarrhythmia assay (CiPA) proposed ion channel panel.</w:t>
      </w:r>
      <w:r w:rsidRPr="006F361F">
        <w:t xml:space="preserve"> J Pharmacol Toxicol Methods, 2016. </w:t>
      </w:r>
      <w:r w:rsidRPr="006F361F">
        <w:rPr>
          <w:b/>
        </w:rPr>
        <w:t>81</w:t>
      </w:r>
      <w:r w:rsidRPr="006F361F">
        <w:t>: p. 251-62.</w:t>
      </w:r>
    </w:p>
    <w:p w14:paraId="671699AD" w14:textId="77777777" w:rsidR="00BA1780" w:rsidRPr="006F361F" w:rsidRDefault="00BA1780" w:rsidP="00BA1780">
      <w:pPr>
        <w:pStyle w:val="EndNoteBibliography"/>
        <w:ind w:left="720" w:hanging="720"/>
        <w:jc w:val="both"/>
      </w:pPr>
      <w:r w:rsidRPr="006F361F">
        <w:t>20.</w:t>
      </w:r>
      <w:r w:rsidRPr="006F361F">
        <w:tab/>
        <w:t xml:space="preserve">Levenberg, K., </w:t>
      </w:r>
      <w:r w:rsidRPr="006F361F">
        <w:rPr>
          <w:i/>
        </w:rPr>
        <w:t>A METHOD FOR THE SOLUTION OF CERTAIN NON-LINEAR PROBLEMS IN LEAST SQUARES.</w:t>
      </w:r>
      <w:r w:rsidRPr="006F361F">
        <w:t xml:space="preserve"> Quarterly of Applied Mathematics, 1944. </w:t>
      </w:r>
      <w:r w:rsidRPr="006F361F">
        <w:rPr>
          <w:b/>
        </w:rPr>
        <w:t>2</w:t>
      </w:r>
      <w:r w:rsidRPr="006F361F">
        <w:t>(2): p. 164-168.</w:t>
      </w:r>
    </w:p>
    <w:p w14:paraId="69127DA1" w14:textId="77777777" w:rsidR="00BA1780" w:rsidRPr="006F361F" w:rsidRDefault="00BA1780" w:rsidP="00BA1780">
      <w:pPr>
        <w:pStyle w:val="EndNoteBibliography"/>
        <w:ind w:left="720" w:hanging="720"/>
        <w:jc w:val="both"/>
      </w:pPr>
      <w:r w:rsidRPr="006F361F">
        <w:t>21.</w:t>
      </w:r>
      <w:r w:rsidRPr="006F361F">
        <w:tab/>
        <w:t xml:space="preserve">Marquardt, D.W., </w:t>
      </w:r>
      <w:r w:rsidRPr="006F361F">
        <w:rPr>
          <w:i/>
        </w:rPr>
        <w:t>An Algorithm for Least-Squares Estimation of Nonlinear Parameters.</w:t>
      </w:r>
      <w:r w:rsidRPr="006F361F">
        <w:t xml:space="preserve"> Journal of the Society for Industrial and Applied Mathematics, 1963. </w:t>
      </w:r>
      <w:r w:rsidRPr="006F361F">
        <w:rPr>
          <w:b/>
        </w:rPr>
        <w:t>11</w:t>
      </w:r>
      <w:r w:rsidRPr="006F361F">
        <w:t>(2): p. 431-441.</w:t>
      </w:r>
    </w:p>
    <w:p w14:paraId="056A6607" w14:textId="77777777" w:rsidR="00BA1780" w:rsidRPr="006F361F" w:rsidRDefault="00BA1780" w:rsidP="00BA1780">
      <w:pPr>
        <w:pStyle w:val="EndNoteBibliography"/>
        <w:ind w:left="720" w:hanging="720"/>
        <w:jc w:val="both"/>
      </w:pPr>
      <w:r w:rsidRPr="006F361F">
        <w:t>22.</w:t>
      </w:r>
      <w:r w:rsidRPr="006F361F">
        <w:tab/>
        <w:t xml:space="preserve">Li, Z., et al., </w:t>
      </w:r>
      <w:r w:rsidRPr="006F361F">
        <w:rPr>
          <w:i/>
        </w:rPr>
        <w:t>Improving the In Silico Assessment of Proarrhythmia Risk by Combining hERG (Human Ether-a-go-go-Related Gene) Channel-Drug Binding Kinetics and Multichannel Pharmacology.</w:t>
      </w:r>
      <w:r w:rsidRPr="006F361F">
        <w:t xml:space="preserve"> Circ Arrhythm Electrophysiol, 2017. </w:t>
      </w:r>
      <w:r w:rsidRPr="006F361F">
        <w:rPr>
          <w:b/>
        </w:rPr>
        <w:t>10</w:t>
      </w:r>
      <w:r w:rsidRPr="006F361F">
        <w:t>(2): p. e004628.</w:t>
      </w:r>
    </w:p>
    <w:p w14:paraId="5DD8DA88" w14:textId="77777777" w:rsidR="00BA1780" w:rsidRPr="006F361F" w:rsidRDefault="00BA1780" w:rsidP="00BA1780">
      <w:pPr>
        <w:pStyle w:val="EndNoteBibliography"/>
        <w:ind w:left="720" w:hanging="720"/>
        <w:jc w:val="both"/>
      </w:pPr>
      <w:r w:rsidRPr="006F361F">
        <w:fldChar w:fldCharType="end"/>
      </w:r>
    </w:p>
    <w:p w14:paraId="634471E4" w14:textId="77777777" w:rsidR="00BA1780" w:rsidRPr="006F361F" w:rsidRDefault="00BA1780" w:rsidP="00BA1780">
      <w:pPr>
        <w:rPr>
          <w:rFonts w:eastAsiaTheme="majorEastAsia" w:cstheme="majorBidi"/>
          <w:sz w:val="32"/>
          <w:szCs w:val="32"/>
        </w:rPr>
      </w:pPr>
      <w:r w:rsidRPr="006F361F">
        <w:br w:type="page"/>
      </w:r>
    </w:p>
    <w:p w14:paraId="53D2138A" w14:textId="77777777" w:rsidR="00BA1780" w:rsidRPr="006F361F" w:rsidRDefault="00BA1780" w:rsidP="00BA1780">
      <w:pPr>
        <w:pStyle w:val="Heading1"/>
        <w:numPr>
          <w:ilvl w:val="0"/>
          <w:numId w:val="0"/>
        </w:numPr>
      </w:pPr>
      <w:bookmarkStart w:id="43" w:name="_Toc182812292"/>
      <w:r w:rsidRPr="006F361F">
        <w:lastRenderedPageBreak/>
        <w:t>Appendix</w:t>
      </w:r>
      <w:bookmarkEnd w:id="43"/>
    </w:p>
    <w:p w14:paraId="3D447B8F" w14:textId="77777777" w:rsidR="00A16209" w:rsidRPr="006F361F" w:rsidRDefault="00A16209" w:rsidP="00A16209"/>
    <w:p w14:paraId="07450268" w14:textId="77777777" w:rsidR="00A16209" w:rsidRPr="006F361F" w:rsidRDefault="006072F4" w:rsidP="00A16209">
      <w:pPr>
        <w:pStyle w:val="Heading2"/>
        <w:numPr>
          <w:ilvl w:val="0"/>
          <w:numId w:val="5"/>
        </w:numPr>
      </w:pPr>
      <w:bookmarkStart w:id="44" w:name="_Toc57044186"/>
      <w:bookmarkStart w:id="45" w:name="_Toc182812293"/>
      <w:r w:rsidRPr="006F361F">
        <w:t xml:space="preserve">Code for </w:t>
      </w:r>
      <w:r w:rsidR="00A16209" w:rsidRPr="006F361F">
        <w:t>Data processing</w:t>
      </w:r>
      <w:bookmarkEnd w:id="44"/>
      <w:bookmarkEnd w:id="45"/>
      <w:r w:rsidR="00A16209" w:rsidRPr="006F361F">
        <w:t xml:space="preserve"> </w:t>
      </w:r>
    </w:p>
    <w:p w14:paraId="7D7A0101"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C859087"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Read experimental data and find </w:t>
      </w:r>
      <w:r w:rsidR="00103391" w:rsidRPr="006F361F">
        <w:rPr>
          <w:rFonts w:eastAsia="Batang"/>
        </w:rPr>
        <w:t>amount</w:t>
      </w:r>
      <w:r w:rsidRPr="006F361F">
        <w:rPr>
          <w:rFonts w:eastAsia="Batang"/>
        </w:rPr>
        <w:t xml:space="preserve"> of data per channel</w:t>
      </w:r>
    </w:p>
    <w:p w14:paraId="008F75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t readDataPerChannel(int numberOfData, std::string drugName, std::string channelName, std::string** dataStr){</w:t>
      </w:r>
    </w:p>
    <w:p w14:paraId="1AA748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iter;</w:t>
      </w:r>
    </w:p>
    <w:p w14:paraId="1E9599E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 = 0;</w:t>
      </w:r>
    </w:p>
    <w:p w14:paraId="6C3E808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4D6C84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ECE1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278A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A8630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90B509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20619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w:t>
      </w:r>
    </w:p>
    <w:p w14:paraId="5F4CAD6E" w14:textId="0D8B1E37" w:rsidR="00A16209" w:rsidRPr="006F361F" w:rsidRDefault="00A16209" w:rsidP="00A16209">
      <w:pPr>
        <w:tabs>
          <w:tab w:val="left" w:pos="187"/>
          <w:tab w:val="left" w:pos="288"/>
          <w:tab w:val="left" w:pos="317"/>
        </w:tabs>
        <w:jc w:val="both"/>
        <w:rPr>
          <w:rFonts w:eastAsia="Batang" w:cs="Courier New"/>
          <w:color w:val="000000"/>
        </w:rPr>
      </w:pPr>
      <w:r w:rsidRPr="006F361F">
        <w:rPr>
          <w:rFonts w:eastAsia="Batang" w:cs="Courier New"/>
          <w:color w:val="000000"/>
        </w:rPr>
        <w:tab/>
      </w:r>
      <w:r w:rsidRPr="006F361F">
        <w:rPr>
          <w:rFonts w:eastAsia="Batang" w:cs="Courier New"/>
          <w:color w:val="000000"/>
        </w:rPr>
        <w:tab/>
        <w:t xml:space="preserve">This function will return </w:t>
      </w:r>
      <w:r w:rsidR="001E0698" w:rsidRPr="006F361F">
        <w:rPr>
          <w:rFonts w:eastAsia="Batang" w:cs="Courier New"/>
          <w:color w:val="000000"/>
        </w:rPr>
        <w:t xml:space="preserve">an </w:t>
      </w:r>
      <w:r w:rsidRPr="006F361F">
        <w:rPr>
          <w:rFonts w:eastAsia="Batang" w:cs="Courier New"/>
          <w:color w:val="000000"/>
        </w:rPr>
        <w:t xml:space="preserve">integer value of </w:t>
      </w:r>
      <w:r w:rsidR="001E0698" w:rsidRPr="006F361F">
        <w:rPr>
          <w:rFonts w:eastAsia="Batang" w:cs="Courier New"/>
          <w:color w:val="000000"/>
        </w:rPr>
        <w:t xml:space="preserve">the </w:t>
      </w:r>
      <w:proofErr w:type="gramStart"/>
      <w:r w:rsidRPr="006F361F">
        <w:rPr>
          <w:rFonts w:eastAsia="Batang" w:cs="Courier New"/>
          <w:color w:val="000000"/>
        </w:rPr>
        <w:t>number</w:t>
      </w:r>
      <w:proofErr w:type="gramEnd"/>
      <w:r w:rsidRPr="006F361F">
        <w:rPr>
          <w:rFonts w:eastAsia="Batang" w:cs="Courier New"/>
          <w:color w:val="000000"/>
        </w:rPr>
        <w:t xml:space="preserve"> of data on each channel of the drug.</w:t>
      </w:r>
    </w:p>
    <w:p w14:paraId="1BA62B35" w14:textId="77777777" w:rsidR="00A16209" w:rsidRPr="006F361F" w:rsidRDefault="00A16209" w:rsidP="00A16209">
      <w:pPr>
        <w:tabs>
          <w:tab w:val="left" w:pos="187"/>
          <w:tab w:val="left" w:pos="288"/>
          <w:tab w:val="left" w:pos="317"/>
        </w:tabs>
        <w:jc w:val="both"/>
        <w:rPr>
          <w:rFonts w:eastAsia="Batang" w:cs="Courier New"/>
          <w:color w:val="000000"/>
        </w:rPr>
      </w:pPr>
    </w:p>
    <w:p w14:paraId="50D4465A"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Store the data per channel into array</w:t>
      </w:r>
    </w:p>
    <w:p w14:paraId="7A9BCA13"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void </w:t>
      </w:r>
      <w:proofErr w:type="spellStart"/>
      <w:proofErr w:type="gramStart"/>
      <w:r w:rsidRPr="006F361F">
        <w:rPr>
          <w:rFonts w:ascii="Courier New" w:hAnsi="Courier New" w:cs="Courier New"/>
          <w:color w:val="000000"/>
          <w:sz w:val="20"/>
          <w:szCs w:val="20"/>
        </w:rPr>
        <w:t>storeDataPerChannel</w:t>
      </w:r>
      <w:proofErr w:type="spellEnd"/>
      <w:r w:rsidRPr="006F361F">
        <w:rPr>
          <w:rFonts w:ascii="Courier New" w:hAnsi="Courier New" w:cs="Courier New"/>
          <w:color w:val="000000"/>
          <w:sz w:val="20"/>
          <w:szCs w:val="20"/>
        </w:rPr>
        <w:t>(</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numberOfData</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ataStr,double</w:t>
      </w:r>
      <w:proofErr w:type="spellEnd"/>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 double **data){</w:t>
      </w:r>
    </w:p>
    <w:p w14:paraId="45A443D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nt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w:t>
      </w:r>
    </w:p>
    <w:p w14:paraId="49CC9D5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0;</w:t>
      </w:r>
    </w:p>
    <w:p w14:paraId="49BD4948"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gramStart"/>
      <w:r w:rsidRPr="006F361F">
        <w:rPr>
          <w:rFonts w:ascii="Courier New" w:hAnsi="Courier New" w:cs="Courier New"/>
          <w:color w:val="000000"/>
          <w:sz w:val="20"/>
          <w:szCs w:val="20"/>
        </w:rPr>
        <w:t>for(</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0;i&lt;</w:t>
      </w:r>
      <w:proofErr w:type="spellStart"/>
      <w:r w:rsidRPr="006F361F">
        <w:rPr>
          <w:rFonts w:ascii="Courier New" w:hAnsi="Courier New" w:cs="Courier New"/>
          <w:color w:val="000000"/>
          <w:sz w:val="20"/>
          <w:szCs w:val="20"/>
        </w:rPr>
        <w:t>numberOfData;i</w:t>
      </w:r>
      <w:proofErr w:type="spellEnd"/>
      <w:r w:rsidRPr="006F361F">
        <w:rPr>
          <w:rFonts w:ascii="Courier New" w:hAnsi="Courier New" w:cs="Courier New"/>
          <w:color w:val="000000"/>
          <w:sz w:val="20"/>
          <w:szCs w:val="20"/>
        </w:rPr>
        <w:t>++){</w:t>
      </w:r>
    </w:p>
    <w:p w14:paraId="7DB122D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f(</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amp;&amp; </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2]==</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change </w:t>
      </w:r>
      <w:proofErr w:type="spellStart"/>
      <w:r w:rsidRPr="006F361F">
        <w:rPr>
          <w:rFonts w:ascii="Courier New" w:hAnsi="Courier New" w:cs="Courier New"/>
          <w:color w:val="000000"/>
          <w:sz w:val="20"/>
          <w:szCs w:val="20"/>
        </w:rPr>
        <w:t>channelList</w:t>
      </w:r>
      <w:proofErr w:type="spellEnd"/>
      <w:r w:rsidRPr="006F361F">
        <w:rPr>
          <w:rFonts w:ascii="Courier New" w:hAnsi="Courier New" w:cs="Courier New"/>
          <w:color w:val="000000"/>
          <w:sz w:val="20"/>
          <w:szCs w:val="20"/>
        </w:rPr>
        <w:t xml:space="preserve"> index for other channel</w:t>
      </w:r>
    </w:p>
    <w:p w14:paraId="0F92DAE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0]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conc</w:t>
      </w:r>
      <w:proofErr w:type="spellEnd"/>
    </w:p>
    <w:p w14:paraId="0FE5150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1]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1];/</w:t>
      </w:r>
      <w:proofErr w:type="gramEnd"/>
      <w:r w:rsidRPr="006F361F">
        <w:rPr>
          <w:rFonts w:ascii="Courier New" w:hAnsi="Courier New" w:cs="Courier New"/>
          <w:color w:val="000000"/>
          <w:sz w:val="20"/>
          <w:szCs w:val="20"/>
        </w:rPr>
        <w:t>/block</w:t>
      </w:r>
    </w:p>
    <w:p w14:paraId="62658FF4"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1;</w:t>
      </w:r>
    </w:p>
    <w:p w14:paraId="6D50639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400ABEC0"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7744AC7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return;</w:t>
      </w:r>
    </w:p>
    <w:p w14:paraId="2099D7A2" w14:textId="77777777" w:rsidR="00A16209" w:rsidRPr="006F361F" w:rsidRDefault="00A16209" w:rsidP="00A16209">
      <w:pPr>
        <w:shd w:val="clear" w:color="auto" w:fill="FFFFFF"/>
      </w:pPr>
      <w:r w:rsidRPr="006F361F">
        <w:rPr>
          <w:rFonts w:ascii="Courier New" w:hAnsi="Courier New" w:cs="Courier New"/>
          <w:color w:val="000000"/>
          <w:sz w:val="20"/>
          <w:szCs w:val="20"/>
        </w:rPr>
        <w:t>}</w:t>
      </w:r>
    </w:p>
    <w:p w14:paraId="48F2198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output of this function is the </w:t>
      </w:r>
      <w:proofErr w:type="spellStart"/>
      <w:r w:rsidRPr="006F361F">
        <w:rPr>
          <w:rFonts w:ascii="Courier New" w:hAnsi="Courier New" w:cs="Courier New"/>
          <w:color w:val="000000"/>
          <w:sz w:val="20"/>
          <w:szCs w:val="20"/>
        </w:rPr>
        <w:t>dataPerChannel</w:t>
      </w:r>
      <w:proofErr w:type="spellEnd"/>
      <w:r w:rsidRPr="006F361F">
        <w:rPr>
          <w:rFonts w:eastAsia="Batang"/>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jc w:val="both"/>
        <w:rPr>
          <w:rFonts w:eastAsia="Batang"/>
        </w:rPr>
      </w:pPr>
    </w:p>
    <w:p w14:paraId="02B979B5"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Reading data per channel to obtain number of data having same amount of drug concentration</w:t>
      </w:r>
    </w:p>
    <w:p w14:paraId="207ED19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3C3B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569A1D8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16BD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23FA9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6F538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71927F7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30E4F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ACC2DB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01E35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17AC2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D955E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765A5B7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37395D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47EFD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C7B3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C98D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DC094A7"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001379A7" w14:textId="264F7AC9" w:rsidR="00A16209" w:rsidRPr="006F361F" w:rsidRDefault="00A16209" w:rsidP="00A16209">
      <w:pPr>
        <w:tabs>
          <w:tab w:val="left" w:pos="187"/>
          <w:tab w:val="left" w:pos="288"/>
          <w:tab w:val="left" w:pos="317"/>
        </w:tabs>
        <w:jc w:val="both"/>
        <w:rPr>
          <w:rFonts w:eastAsia="Batang"/>
        </w:rPr>
      </w:pPr>
      <w:r w:rsidRPr="006F361F">
        <w:rPr>
          <w:rFonts w:eastAsia="Batang"/>
        </w:rPr>
        <w:t xml:space="preserve">It will return </w:t>
      </w:r>
      <w:r w:rsidR="001E0698" w:rsidRPr="006F361F">
        <w:rPr>
          <w:rFonts w:eastAsia="Batang"/>
        </w:rPr>
        <w:t xml:space="preserve">an </w:t>
      </w:r>
      <w:r w:rsidRPr="006F361F">
        <w:rPr>
          <w:rFonts w:eastAsia="Batang"/>
        </w:rPr>
        <w:t xml:space="preserve">integer value of </w:t>
      </w:r>
      <w:r w:rsidR="001E0698" w:rsidRPr="006F361F">
        <w:rPr>
          <w:rFonts w:eastAsia="Batang"/>
        </w:rPr>
        <w:t xml:space="preserve">the </w:t>
      </w:r>
      <w:r w:rsidRPr="006F361F">
        <w:rPr>
          <w:rFonts w:eastAsia="Batang"/>
        </w:rPr>
        <w:t>number of different concentration</w:t>
      </w:r>
      <w:r w:rsidR="001E0698" w:rsidRPr="006F361F">
        <w:rPr>
          <w:rFonts w:eastAsia="Batang"/>
        </w:rPr>
        <w:t>s</w:t>
      </w:r>
      <w:r w:rsidRPr="006F361F">
        <w:rPr>
          <w:rFonts w:eastAsia="Batang"/>
        </w:rPr>
        <w:t xml:space="preserve"> within the data per channel.</w:t>
      </w:r>
    </w:p>
    <w:p w14:paraId="062EAAE0" w14:textId="77777777" w:rsidR="00A16209" w:rsidRPr="006F361F" w:rsidRDefault="00A16209" w:rsidP="00A16209">
      <w:pPr>
        <w:tabs>
          <w:tab w:val="left" w:pos="187"/>
          <w:tab w:val="left" w:pos="288"/>
          <w:tab w:val="left" w:pos="317"/>
        </w:tabs>
        <w:jc w:val="both"/>
        <w:rPr>
          <w:rFonts w:eastAsia="Batang"/>
        </w:rPr>
      </w:pPr>
    </w:p>
    <w:p w14:paraId="475E177C" w14:textId="48AF35AF"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Calculating the averaged data for each drug concentration as described in </w:t>
      </w:r>
      <w:r w:rsidRPr="006F361F">
        <w:rPr>
          <w:rFonts w:eastAsia="Batang"/>
        </w:rPr>
        <w:fldChar w:fldCharType="begin"/>
      </w:r>
      <w:r w:rsidRPr="006F361F">
        <w:rPr>
          <w:rFonts w:eastAsia="Batang"/>
        </w:rPr>
        <w:instrText xml:space="preserve"> REF _Ref55922951 \h </w:instrText>
      </w:r>
      <w:r w:rsidRPr="006F361F">
        <w:rPr>
          <w:rFonts w:eastAsia="Batang"/>
        </w:rPr>
      </w:r>
      <w:r w:rsidRPr="006F361F">
        <w:rPr>
          <w:rFonts w:eastAsia="Batang"/>
        </w:rPr>
        <w:fldChar w:fldCharType="separate"/>
      </w:r>
      <w:r w:rsidR="00754DDA" w:rsidRPr="006F361F">
        <w:t xml:space="preserve">[Figure 2. </w:t>
      </w:r>
      <w:r w:rsidR="00754DDA" w:rsidRPr="006F361F">
        <w:rPr>
          <w:noProof/>
        </w:rPr>
        <w:t>2</w:t>
      </w:r>
      <w:r w:rsidRPr="006F361F">
        <w:rPr>
          <w:rFonts w:eastAsia="Batang"/>
        </w:rPr>
        <w:fldChar w:fldCharType="end"/>
      </w:r>
      <w:r w:rsidRPr="006F361F">
        <w:rPr>
          <w:rFonts w:eastAsia="Batang"/>
        </w:rPr>
        <w:t>]</w:t>
      </w:r>
    </w:p>
    <w:p w14:paraId="7FB7DB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4B7894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D9657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0E16DF1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1E78A9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15FE216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15507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460A963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F32CAD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7A9BD5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F0D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4A33C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6772C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0CAA1C7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51316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863CBE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79156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0DB8C4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0466DF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9AB89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4B3EF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0A83D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1C71B60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1606D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7B493A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34CA0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B4A86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6AD79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082BFC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A856E1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0BDC53C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E86A5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E82400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5DFB15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01A47F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EB7550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7A44B3A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ACB3B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476815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4DB4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D11E1DE"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3213064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sorted data will be the stored in </w:t>
      </w:r>
      <w:proofErr w:type="spellStart"/>
      <w:r w:rsidRPr="006F361F">
        <w:rPr>
          <w:rFonts w:ascii="Courier New" w:hAnsi="Courier New" w:cs="Courier New"/>
          <w:color w:val="000000"/>
          <w:sz w:val="20"/>
          <w:szCs w:val="20"/>
          <w:highlight w:val="white"/>
        </w:rPr>
        <w:t>sortedDataPerChannel</w:t>
      </w:r>
      <w:proofErr w:type="spellEnd"/>
      <w:r w:rsidRPr="006F361F">
        <w:rPr>
          <w:rFonts w:eastAsia="Batang"/>
        </w:rPr>
        <w:t xml:space="preserve"> array.</w:t>
      </w:r>
    </w:p>
    <w:p w14:paraId="1EE47264"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3D051A54" w14:textId="77777777" w:rsidR="00A16209" w:rsidRPr="006F361F" w:rsidRDefault="006072F4" w:rsidP="00A16209">
      <w:pPr>
        <w:pStyle w:val="Heading2"/>
        <w:numPr>
          <w:ilvl w:val="0"/>
          <w:numId w:val="5"/>
        </w:numPr>
      </w:pPr>
      <w:bookmarkStart w:id="46" w:name="_Ref55945765"/>
      <w:bookmarkStart w:id="47" w:name="_Toc57044187"/>
      <w:bookmarkStart w:id="48" w:name="_Toc182812294"/>
      <w:r w:rsidRPr="006F361F">
        <w:t>Code for l</w:t>
      </w:r>
      <w:r w:rsidR="00A16209" w:rsidRPr="006F361F">
        <w:t>inear and nonlinear LSM</w:t>
      </w:r>
      <w:bookmarkEnd w:id="46"/>
      <w:bookmarkEnd w:id="47"/>
      <w:bookmarkEnd w:id="48"/>
      <w:r w:rsidR="00A16209" w:rsidRPr="006F361F">
        <w:t xml:space="preserve"> </w:t>
      </w:r>
    </w:p>
    <w:p w14:paraId="07CFE49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D81CADA" w14:textId="1499636C"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As stated in Section </w:t>
      </w:r>
      <w:r w:rsidRPr="006F361F">
        <w:rPr>
          <w:rFonts w:eastAsia="Batang"/>
        </w:rPr>
        <w:fldChar w:fldCharType="begin"/>
      </w:r>
      <w:r w:rsidRPr="006F361F">
        <w:rPr>
          <w:rFonts w:eastAsia="Batang"/>
        </w:rPr>
        <w:instrText xml:space="preserve"> REF _Ref55936447 \r \h </w:instrText>
      </w:r>
      <w:r w:rsidRPr="006F361F">
        <w:rPr>
          <w:rFonts w:eastAsia="Batang"/>
        </w:rPr>
      </w:r>
      <w:r w:rsidRPr="006F361F">
        <w:rPr>
          <w:rFonts w:eastAsia="Batang"/>
        </w:rPr>
        <w:fldChar w:fldCharType="separate"/>
      </w:r>
      <w:r w:rsidR="00754DDA" w:rsidRPr="006F361F">
        <w:rPr>
          <w:rFonts w:eastAsia="Batang"/>
        </w:rPr>
        <w:t>2.1.1</w:t>
      </w:r>
      <w:r w:rsidRPr="006F361F">
        <w:rPr>
          <w:rFonts w:eastAsia="Batang"/>
        </w:rPr>
        <w:fldChar w:fldCharType="end"/>
      </w:r>
      <w:r w:rsidRPr="006F361F">
        <w:rPr>
          <w:rFonts w:eastAsia="Batang"/>
        </w:rPr>
        <w:t xml:space="preserve">, especially </w:t>
      </w:r>
      <w:r w:rsidRPr="006F361F">
        <w:rPr>
          <w:rFonts w:eastAsia="Batang"/>
        </w:rPr>
        <w:fldChar w:fldCharType="begin"/>
      </w:r>
      <w:r w:rsidRPr="006F361F">
        <w:rPr>
          <w:rFonts w:eastAsia="Batang"/>
        </w:rPr>
        <w:instrText xml:space="preserve"> REF _Ref55936496 \h </w:instrText>
      </w:r>
      <w:r w:rsidRPr="006F361F">
        <w:rPr>
          <w:rFonts w:eastAsia="Batang"/>
        </w:rPr>
      </w:r>
      <w:r w:rsidRPr="006F361F">
        <w:rPr>
          <w:rFonts w:eastAsia="Batang"/>
        </w:rPr>
        <w:fldChar w:fldCharType="separate"/>
      </w:r>
      <w:r w:rsidR="00754DDA" w:rsidRPr="006F361F">
        <w:t xml:space="preserve">(Eq. </w:t>
      </w:r>
      <w:r w:rsidR="00754DDA" w:rsidRPr="006F361F">
        <w:rPr>
          <w:noProof/>
        </w:rPr>
        <w:t>2.1</w:t>
      </w:r>
      <w:r w:rsidR="00754DDA" w:rsidRPr="006F361F">
        <w:t>.</w:t>
      </w:r>
      <w:r w:rsidR="00754DDA" w:rsidRPr="006F361F">
        <w:rPr>
          <w:noProof/>
        </w:rPr>
        <w:t>2</w:t>
      </w:r>
      <w:r w:rsidR="00754DDA" w:rsidRPr="006F361F">
        <w:t>)</w:t>
      </w:r>
      <w:r w:rsidRPr="006F361F">
        <w:rPr>
          <w:rFonts w:eastAsia="Batang"/>
        </w:rPr>
        <w:fldChar w:fldCharType="end"/>
      </w:r>
      <w:r w:rsidRPr="006F361F">
        <w:rPr>
          <w:rFonts w:eastAsia="Batang"/>
        </w:rPr>
        <w:t xml:space="preserve"> to </w:t>
      </w:r>
      <w:r w:rsidR="009C2116" w:rsidRPr="006F361F">
        <w:rPr>
          <w:rFonts w:eastAsia="Batang"/>
        </w:rPr>
        <w:fldChar w:fldCharType="begin"/>
      </w:r>
      <w:r w:rsidR="009C2116" w:rsidRPr="006F361F">
        <w:rPr>
          <w:rFonts w:eastAsia="Batang"/>
        </w:rPr>
        <w:instrText xml:space="preserve"> REF _Ref57571878 \h </w:instrText>
      </w:r>
      <w:r w:rsidR="009C2116" w:rsidRPr="006F361F">
        <w:rPr>
          <w:rFonts w:eastAsia="Batang"/>
        </w:rPr>
      </w:r>
      <w:r w:rsidR="009C2116" w:rsidRPr="006F361F">
        <w:rPr>
          <w:rFonts w:eastAsia="Batang"/>
        </w:rPr>
        <w:fldChar w:fldCharType="separate"/>
      </w:r>
      <w:r w:rsidR="00754DDA" w:rsidRPr="006F361F">
        <w:t xml:space="preserve">(Eq. </w:t>
      </w:r>
      <w:r w:rsidR="00754DDA" w:rsidRPr="006F361F">
        <w:rPr>
          <w:noProof/>
        </w:rPr>
        <w:t>2.1</w:t>
      </w:r>
      <w:r w:rsidR="00754DDA" w:rsidRPr="006F361F">
        <w:t>.</w:t>
      </w:r>
      <w:r w:rsidR="00754DDA" w:rsidRPr="006F361F">
        <w:rPr>
          <w:noProof/>
        </w:rPr>
        <w:t>4</w:t>
      </w:r>
      <w:r w:rsidR="00754DDA" w:rsidRPr="006F361F">
        <w:t>)</w:t>
      </w:r>
      <w:r w:rsidR="009C2116" w:rsidRPr="006F361F">
        <w:rPr>
          <w:rFonts w:eastAsia="Batang"/>
        </w:rPr>
        <w:fldChar w:fldCharType="end"/>
      </w:r>
      <w:r w:rsidR="009C2116" w:rsidRPr="006F361F">
        <w:rPr>
          <w:rFonts w:eastAsia="Batang"/>
        </w:rPr>
        <w:t xml:space="preserve"> </w:t>
      </w:r>
      <w:r w:rsidRPr="006F361F">
        <w:rPr>
          <w:rFonts w:eastAsia="Batang"/>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jc w:val="both"/>
        <w:rPr>
          <w:rFonts w:eastAsia="Batang"/>
        </w:rPr>
      </w:pPr>
      <w:r w:rsidRPr="006F361F">
        <w:rPr>
          <w:rFonts w:eastAsia="Batang"/>
        </w:rPr>
        <w:t>The m</w:t>
      </w:r>
      <w:r w:rsidR="00A16209" w:rsidRPr="006F361F">
        <w:rPr>
          <w:rFonts w:eastAsia="Batang"/>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jc w:val="both"/>
        <w:rPr>
          <w:rFonts w:eastAsia="Batang"/>
        </w:rPr>
      </w:pPr>
      <w:r w:rsidRPr="006F361F">
        <w:rPr>
          <w:rFonts w:eastAsia="Batang"/>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jc w:val="both"/>
        <w:rPr>
          <w:rFonts w:eastAsia="Batang"/>
        </w:rPr>
      </w:pPr>
    </w:p>
    <w:p w14:paraId="33E12E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60BF97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12E179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504AD597"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61F0D95F" w14:textId="77777777" w:rsidR="00A16209" w:rsidRPr="006F361F" w:rsidRDefault="00A16209" w:rsidP="00A16209">
      <w:pPr>
        <w:tabs>
          <w:tab w:val="left" w:pos="187"/>
          <w:tab w:val="left" w:pos="288"/>
          <w:tab w:val="left" w:pos="317"/>
        </w:tabs>
        <w:jc w:val="both"/>
        <w:rPr>
          <w:rFonts w:eastAsia="Batang"/>
        </w:rPr>
      </w:pPr>
    </w:p>
    <w:p w14:paraId="6FCFF15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will be set as</w:t>
      </w:r>
      <w:r w:rsidR="00DF0A50" w:rsidRPr="006F361F">
        <w:rPr>
          <w:rFonts w:eastAsia="Batang"/>
        </w:rPr>
        <w:t xml:space="preserve"> follow</w:t>
      </w:r>
      <w:r w:rsidRPr="006F361F">
        <w:rPr>
          <w:rFonts w:eastAsia="Batang"/>
        </w:rPr>
        <w:t>:</w:t>
      </w:r>
    </w:p>
    <w:p w14:paraId="176AA30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70FCDFF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3027F4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gsl_vector_m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w:t>
      </w:r>
    </w:p>
    <w:p w14:paraId="07D4CA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096E3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6466B2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A71D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071EB6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405B755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FB05D2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7BF24189" w14:textId="77777777" w:rsidR="00A16209" w:rsidRPr="006F361F" w:rsidRDefault="00A16209" w:rsidP="00A16209">
      <w:pPr>
        <w:tabs>
          <w:tab w:val="left" w:pos="187"/>
          <w:tab w:val="left" w:pos="288"/>
          <w:tab w:val="left" w:pos="317"/>
        </w:tabs>
        <w:jc w:val="both"/>
        <w:rPr>
          <w:rFonts w:eastAsia="Batang"/>
        </w:rPr>
      </w:pPr>
    </w:p>
    <w:p w14:paraId="17C9109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neither very low nor very high blocking dominate the data </w:t>
      </w:r>
      <w:proofErr w:type="gramStart"/>
      <w:r w:rsidRPr="006F361F">
        <w:rPr>
          <w:rFonts w:eastAsia="Batang"/>
        </w:rPr>
        <w:t>or ,in</w:t>
      </w:r>
      <w:proofErr w:type="gramEnd"/>
      <w:r w:rsidRPr="006F361F">
        <w:rPr>
          <w:rFonts w:eastAsia="Batang"/>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B07C6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0469AF3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57328D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DF1CC5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0390D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7C611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04A9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7A8FDEB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7C610A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1E709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758B71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7174540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6C881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25211B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021F87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0EA96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1B34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6185D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6FB876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12B648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75FC7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7248FD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753A97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63D77A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5C83E6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1B9C3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7D44BA60"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50AEF141" w14:textId="77777777" w:rsidR="00A16209" w:rsidRPr="006F361F" w:rsidRDefault="00A16209" w:rsidP="00A16209">
      <w:pPr>
        <w:tabs>
          <w:tab w:val="left" w:pos="187"/>
          <w:tab w:val="left" w:pos="288"/>
          <w:tab w:val="left" w:pos="317"/>
        </w:tabs>
        <w:jc w:val="both"/>
        <w:rPr>
          <w:rFonts w:eastAsia="Batang"/>
        </w:rPr>
      </w:pPr>
    </w:p>
    <w:p w14:paraId="626A3888" w14:textId="04E3365D"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are further processed into nonlinear LSM fitting by following the procedure explained in Section </w:t>
      </w:r>
      <w:r w:rsidRPr="006F361F">
        <w:rPr>
          <w:rFonts w:eastAsia="Batang"/>
        </w:rPr>
        <w:fldChar w:fldCharType="begin"/>
      </w:r>
      <w:r w:rsidRPr="006F361F">
        <w:rPr>
          <w:rFonts w:eastAsia="Batang"/>
        </w:rPr>
        <w:instrText xml:space="preserve"> REF _Ref55944782 \w \h </w:instrText>
      </w:r>
      <w:r w:rsidRPr="006F361F">
        <w:rPr>
          <w:rFonts w:eastAsia="Batang"/>
        </w:rPr>
      </w:r>
      <w:r w:rsidRPr="006F361F">
        <w:rPr>
          <w:rFonts w:eastAsia="Batang"/>
        </w:rPr>
        <w:fldChar w:fldCharType="separate"/>
      </w:r>
      <w:r w:rsidR="00754DDA" w:rsidRPr="006F361F">
        <w:rPr>
          <w:rFonts w:eastAsia="Batang"/>
        </w:rPr>
        <w:t>2.1.2</w:t>
      </w:r>
      <w:r w:rsidRPr="006F361F">
        <w:rPr>
          <w:rFonts w:eastAsia="Batang"/>
        </w:rPr>
        <w:fldChar w:fldCharType="end"/>
      </w:r>
      <w:r w:rsidRPr="006F361F">
        <w:rPr>
          <w:rFonts w:eastAsia="Batang"/>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jc w:val="both"/>
        <w:rPr>
          <w:rFonts w:eastAsia="Batang"/>
        </w:rPr>
      </w:pPr>
    </w:p>
    <w:p w14:paraId="6057AAA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E3A8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88344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724AEF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3FCC00F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104DF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1B25031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5F37A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18B3D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467C6CA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E6185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6E5BE2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561DE5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53EB276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7F5493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6A988AB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790E8A5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3DDDE8B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536C99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21E1914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658E692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236568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04649E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31CB53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F611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EA948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4451C3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0FBC93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506C6A2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326C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2B6C27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6F3910F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7B4BFC5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2D1D5DB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5AA11E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722B738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07FD278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15E1C27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0EDAB4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08D022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3C2979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4B3E148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27A58F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158C62C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45B567A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5B56F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3274A23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7F00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063977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65B9E5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279CF6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tore results</w:t>
      </w:r>
    </w:p>
    <w:p w14:paraId="4BBBEB8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346720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409253C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8A5118D"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7F9F1C4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is function will result the optimum </w:t>
      </w:r>
      <w:r w:rsidRPr="006F361F">
        <w:rPr>
          <w:rFonts w:ascii="Courier New" w:hAnsi="Courier New" w:cs="Courier New"/>
          <w:color w:val="000000"/>
          <w:sz w:val="20"/>
          <w:szCs w:val="20"/>
          <w:highlight w:val="white"/>
        </w:rPr>
        <w:t>log10IC50</w:t>
      </w:r>
      <w:r w:rsidRPr="006F361F">
        <w:rPr>
          <w:rFonts w:ascii="Courier New" w:hAnsi="Courier New" w:cs="Courier New"/>
          <w:color w:val="000000"/>
          <w:sz w:val="20"/>
          <w:szCs w:val="20"/>
        </w:rPr>
        <w:t xml:space="preserve"> </w:t>
      </w:r>
      <w:r w:rsidRPr="006F361F">
        <w:rPr>
          <w:rFonts w:eastAsia="Batang"/>
        </w:rPr>
        <w:t xml:space="preserve">and </w:t>
      </w:r>
      <w:r w:rsidRPr="006F361F">
        <w:rPr>
          <w:rFonts w:ascii="Courier New" w:hAnsi="Courier New" w:cs="Courier New"/>
          <w:color w:val="000000"/>
          <w:sz w:val="20"/>
          <w:szCs w:val="20"/>
          <w:highlight w:val="white"/>
        </w:rPr>
        <w:t>h</w:t>
      </w:r>
      <w:r w:rsidRPr="006F361F">
        <w:rPr>
          <w:rFonts w:eastAsia="Batang"/>
        </w:rPr>
        <w:t>.</w:t>
      </w:r>
    </w:p>
    <w:p w14:paraId="160D73CB" w14:textId="77777777" w:rsidR="00A16209" w:rsidRPr="006F361F" w:rsidRDefault="00A16209" w:rsidP="00A16209">
      <w:pPr>
        <w:tabs>
          <w:tab w:val="left" w:pos="187"/>
          <w:tab w:val="left" w:pos="288"/>
          <w:tab w:val="left" w:pos="317"/>
        </w:tabs>
        <w:jc w:val="both"/>
        <w:rPr>
          <w:rFonts w:eastAsia="Batang"/>
        </w:rPr>
      </w:pPr>
    </w:p>
    <w:p w14:paraId="1D1FE0AE" w14:textId="77777777" w:rsidR="00A16209" w:rsidRPr="006F361F" w:rsidRDefault="006072F4" w:rsidP="00A16209">
      <w:pPr>
        <w:pStyle w:val="Heading2"/>
        <w:numPr>
          <w:ilvl w:val="0"/>
          <w:numId w:val="5"/>
        </w:numPr>
      </w:pPr>
      <w:bookmarkStart w:id="49" w:name="_Toc57044188"/>
      <w:bookmarkStart w:id="50" w:name="_Toc182812295"/>
      <w:r w:rsidRPr="006F361F">
        <w:t xml:space="preserve">Code for </w:t>
      </w:r>
      <w:r w:rsidR="00A16209" w:rsidRPr="006F361F">
        <w:t>Monte Carlo simulation</w:t>
      </w:r>
      <w:bookmarkEnd w:id="49"/>
      <w:bookmarkEnd w:id="50"/>
      <w:r w:rsidR="00A16209" w:rsidRPr="006F361F">
        <w:t xml:space="preserve"> </w:t>
      </w:r>
    </w:p>
    <w:p w14:paraId="6AFB33F2"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204C8B8" w14:textId="5480975D"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implementation of Monte Carlo simulation is basically the same as the previous Appendix </w:t>
      </w:r>
      <w:r w:rsidRPr="006F361F">
        <w:rPr>
          <w:rFonts w:eastAsia="Batang"/>
        </w:rPr>
        <w:fldChar w:fldCharType="begin"/>
      </w:r>
      <w:r w:rsidRPr="006F361F">
        <w:rPr>
          <w:rFonts w:eastAsia="Batang"/>
        </w:rPr>
        <w:instrText xml:space="preserve"> REF _Ref55945765 \w \h </w:instrText>
      </w:r>
      <w:r w:rsidRPr="006F361F">
        <w:rPr>
          <w:rFonts w:eastAsia="Batang"/>
        </w:rPr>
      </w:r>
      <w:r w:rsidRPr="006F361F">
        <w:rPr>
          <w:rFonts w:eastAsia="Batang"/>
        </w:rPr>
        <w:fldChar w:fldCharType="separate"/>
      </w:r>
      <w:r w:rsidR="00754DDA" w:rsidRPr="006F361F">
        <w:rPr>
          <w:rFonts w:eastAsia="Batang"/>
        </w:rPr>
        <w:t>B</w:t>
      </w:r>
      <w:r w:rsidRPr="006F361F">
        <w:rPr>
          <w:rFonts w:eastAsia="Batang"/>
        </w:rPr>
        <w:fldChar w:fldCharType="end"/>
      </w:r>
      <w:r w:rsidRPr="006F361F">
        <w:rPr>
          <w:rFonts w:eastAsia="Batang"/>
        </w:rPr>
        <w:t xml:space="preserve"> except that it repeats the LSM fitting as many bootstrap samples as we need and it has different set of data on every iteration. There are two available schemes as in </w:t>
      </w:r>
      <w:r w:rsidRPr="006F361F">
        <w:rPr>
          <w:rFonts w:eastAsia="Batang"/>
        </w:rPr>
        <w:fldChar w:fldCharType="begin"/>
      </w:r>
      <w:r w:rsidRPr="006F361F">
        <w:rPr>
          <w:rFonts w:eastAsia="Batang"/>
        </w:rPr>
        <w:instrText xml:space="preserve"> REF _Ref54621826 \h </w:instrText>
      </w:r>
      <w:r w:rsidRPr="006F361F">
        <w:rPr>
          <w:rFonts w:eastAsia="Batang"/>
        </w:rPr>
      </w:r>
      <w:r w:rsidRPr="006F361F">
        <w:rPr>
          <w:rFonts w:eastAsia="Batang"/>
        </w:rPr>
        <w:fldChar w:fldCharType="separate"/>
      </w:r>
      <w:r w:rsidR="00754DDA" w:rsidRPr="006F361F">
        <w:t xml:space="preserve">[Figure 2. </w:t>
      </w:r>
      <w:r w:rsidR="00754DDA" w:rsidRPr="006F361F">
        <w:rPr>
          <w:noProof/>
        </w:rPr>
        <w:t>1</w:t>
      </w:r>
      <w:r w:rsidRPr="006F361F">
        <w:rPr>
          <w:rFonts w:eastAsia="Batang"/>
        </w:rPr>
        <w:fldChar w:fldCharType="end"/>
      </w:r>
      <w:r w:rsidRPr="006F361F">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rPr>
          <w:rFonts w:eastAsia="Batang"/>
        </w:rPr>
      </w:pPr>
    </w:p>
    <w:p w14:paraId="0E24D0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356B069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65E898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2732822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57B77C2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35223B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7D50C5A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1EBCA8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46A8C07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D976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7FD677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61BBF9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288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762A82C5"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57E7A7A4" w14:textId="5BB17EE3" w:rsidR="00A16209" w:rsidRPr="006F361F" w:rsidRDefault="00A16209" w:rsidP="00A16209">
      <w:pPr>
        <w:autoSpaceDE w:val="0"/>
        <w:autoSpaceDN w:val="0"/>
        <w:adjustRightInd w:val="0"/>
        <w:jc w:val="both"/>
        <w:rPr>
          <w:rFonts w:eastAsia="Batang"/>
        </w:rPr>
      </w:pPr>
      <w:r w:rsidRPr="006F361F">
        <w:rPr>
          <w:rFonts w:eastAsia="Batang"/>
        </w:rPr>
        <w:t xml:space="preserve">The </w:t>
      </w:r>
      <w:r w:rsidRPr="006F361F">
        <w:rPr>
          <w:rFonts w:ascii="Courier New" w:hAnsi="Courier New" w:cs="Courier New"/>
          <w:color w:val="000000"/>
          <w:sz w:val="20"/>
          <w:szCs w:val="20"/>
          <w:highlight w:val="white"/>
        </w:rPr>
        <w:t xml:space="preserve">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r w:rsidRPr="006F361F">
        <w:rPr>
          <w:rFonts w:eastAsia="Batang"/>
        </w:rPr>
        <w:t xml:space="preserve"> is given to the blocking data in every iteration. Each iteration will result different </w:t>
      </w:r>
      <w:r w:rsidRPr="006F361F">
        <w:rPr>
          <w:rFonts w:ascii="Courier New" w:hAnsi="Courier New" w:cs="Courier New"/>
          <w:color w:val="000000"/>
          <w:sz w:val="20"/>
          <w:szCs w:val="20"/>
          <w:highlight w:val="white"/>
        </w:rPr>
        <w:t>noise</w:t>
      </w:r>
      <w:r w:rsidRPr="006F361F">
        <w:rPr>
          <w:rFonts w:eastAsia="Batang"/>
        </w:rPr>
        <w:t xml:space="preserve"> thus generates </w:t>
      </w:r>
      <w:r w:rsidR="001E0698" w:rsidRPr="006F361F">
        <w:rPr>
          <w:rFonts w:eastAsia="Batang"/>
        </w:rPr>
        <w:t xml:space="preserve">a </w:t>
      </w:r>
      <w:r w:rsidRPr="006F361F">
        <w:rPr>
          <w:rFonts w:eastAsia="Batang"/>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rPr>
          <w:rFonts w:eastAsia="Batang"/>
        </w:rPr>
      </w:pPr>
    </w:p>
    <w:p w14:paraId="2BCB3EA1" w14:textId="77777777" w:rsidR="00A16209" w:rsidRPr="006F361F" w:rsidRDefault="00A16209" w:rsidP="00A16209">
      <w:pPr>
        <w:autoSpaceDE w:val="0"/>
        <w:autoSpaceDN w:val="0"/>
        <w:adjustRightInd w:val="0"/>
        <w:rPr>
          <w:rFonts w:ascii="Courier New" w:hAnsi="Courier New" w:cs="Courier New"/>
          <w:color w:val="000000"/>
          <w:sz w:val="20"/>
          <w:szCs w:val="20"/>
        </w:rPr>
      </w:pPr>
      <w:r w:rsidRPr="006F361F">
        <w:rPr>
          <w:rFonts w:ascii="Courier New" w:hAnsi="Courier New" w:cs="Courier New"/>
          <w:color w:val="000000"/>
          <w:sz w:val="20"/>
          <w:szCs w:val="20"/>
          <w:highlight w:val="white"/>
        </w:rPr>
        <w:t>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r w:rsidRPr="006F361F">
        <w:rPr>
          <w:rFonts w:ascii="Courier New" w:hAnsi="Courier New" w:cs="Courier New"/>
          <w:color w:val="000000"/>
          <w:sz w:val="20"/>
          <w:szCs w:val="20"/>
        </w:rPr>
        <w:t xml:space="preserve"> </w:t>
      </w:r>
    </w:p>
    <w:p w14:paraId="2F2E6B0D" w14:textId="77777777" w:rsidR="00A16209" w:rsidRPr="006F361F" w:rsidRDefault="00A16209" w:rsidP="00A16209">
      <w:pPr>
        <w:autoSpaceDE w:val="0"/>
        <w:autoSpaceDN w:val="0"/>
        <w:adjustRightInd w:val="0"/>
        <w:rPr>
          <w:rFonts w:eastAsia="Batang" w:cs="Courier New"/>
          <w:color w:val="000000"/>
          <w:szCs w:val="20"/>
        </w:rPr>
      </w:pPr>
    </w:p>
    <w:p w14:paraId="22CD8CEB" w14:textId="77777777" w:rsidR="00A16209" w:rsidRPr="006F361F" w:rsidRDefault="00A16209" w:rsidP="00A16209">
      <w:pPr>
        <w:autoSpaceDE w:val="0"/>
        <w:autoSpaceDN w:val="0"/>
        <w:adjustRightInd w:val="0"/>
        <w:rPr>
          <w:rFonts w:eastAsia="Batang"/>
        </w:rPr>
      </w:pPr>
      <w:r w:rsidRPr="006F361F">
        <w:rPr>
          <w:rFonts w:eastAsia="Batang" w:cs="Courier New"/>
          <w:color w:val="000000"/>
          <w:szCs w:val="20"/>
        </w:rPr>
        <w:t>to</w:t>
      </w:r>
      <w:r w:rsidRPr="006F361F">
        <w:rPr>
          <w:rFonts w:eastAsia="Batang"/>
        </w:rPr>
        <w:t xml:space="preserve"> </w:t>
      </w:r>
    </w:p>
    <w:p w14:paraId="42A3D9E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22EA63A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14FDF2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6D4C3957" w14:textId="77777777" w:rsidR="005A3923" w:rsidRPr="006F361F" w:rsidRDefault="006072F4" w:rsidP="005A3923">
      <w:pPr>
        <w:pStyle w:val="Heading2"/>
        <w:numPr>
          <w:ilvl w:val="0"/>
          <w:numId w:val="5"/>
        </w:numPr>
        <w:tabs>
          <w:tab w:val="left" w:pos="187"/>
          <w:tab w:val="left" w:pos="288"/>
          <w:tab w:val="left" w:pos="317"/>
        </w:tabs>
        <w:jc w:val="both"/>
      </w:pPr>
      <w:bookmarkStart w:id="51" w:name="_Toc182812296"/>
      <w:r w:rsidRPr="006F361F">
        <w:lastRenderedPageBreak/>
        <w:t>Complete c</w:t>
      </w:r>
      <w:r w:rsidR="00BA1780" w:rsidRPr="006F361F">
        <w:t xml:space="preserve">ode </w:t>
      </w:r>
      <w:r w:rsidR="005A3923" w:rsidRPr="006F361F">
        <w:t>for Hill fitting with LSM and Monte Carlo simulation</w:t>
      </w:r>
      <w:bookmarkEnd w:id="51"/>
    </w:p>
    <w:p w14:paraId="2040A496" w14:textId="77777777" w:rsidR="00BA1780" w:rsidRPr="006F361F" w:rsidRDefault="00BA1780" w:rsidP="00BA1780">
      <w:pPr>
        <w:tabs>
          <w:tab w:val="left" w:pos="187"/>
          <w:tab w:val="left" w:pos="288"/>
          <w:tab w:val="left" w:pos="317"/>
        </w:tabs>
        <w:jc w:val="both"/>
        <w:rPr>
          <w:rFonts w:eastAsia="Batang"/>
        </w:rPr>
      </w:pPr>
    </w:p>
    <w:p w14:paraId="6AF6CA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stdafx.h</w:t>
      </w:r>
      <w:proofErr w:type="spellEnd"/>
      <w:r w:rsidRPr="006F361F">
        <w:rPr>
          <w:rFonts w:ascii="Courier New" w:hAnsi="Courier New" w:cs="Courier New"/>
          <w:color w:val="000000"/>
          <w:sz w:val="20"/>
          <w:szCs w:val="20"/>
          <w:highlight w:val="white"/>
        </w:rPr>
        <w:t>"</w:t>
      </w:r>
    </w:p>
    <w:p w14:paraId="18B84A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lib.h</w:t>
      </w:r>
      <w:proofErr w:type="spellEnd"/>
      <w:r w:rsidRPr="006F361F">
        <w:rPr>
          <w:rFonts w:ascii="Courier New" w:hAnsi="Courier New" w:cs="Courier New"/>
          <w:color w:val="000000"/>
          <w:sz w:val="20"/>
          <w:szCs w:val="20"/>
          <w:highlight w:val="white"/>
        </w:rPr>
        <w:t>&gt;</w:t>
      </w:r>
    </w:p>
    <w:p w14:paraId="711070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io.h</w:t>
      </w:r>
      <w:proofErr w:type="spellEnd"/>
      <w:r w:rsidRPr="006F361F">
        <w:rPr>
          <w:rFonts w:ascii="Courier New" w:hAnsi="Courier New" w:cs="Courier New"/>
          <w:color w:val="000000"/>
          <w:sz w:val="20"/>
          <w:szCs w:val="20"/>
          <w:highlight w:val="white"/>
        </w:rPr>
        <w:t>&gt;</w:t>
      </w:r>
    </w:p>
    <w:p w14:paraId="1EBB3B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EFFCE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interpolation.h</w:t>
      </w:r>
      <w:proofErr w:type="spellEnd"/>
      <w:r w:rsidRPr="006F361F">
        <w:rPr>
          <w:rFonts w:ascii="Courier New" w:hAnsi="Courier New" w:cs="Courier New"/>
          <w:color w:val="000000"/>
          <w:sz w:val="20"/>
          <w:szCs w:val="20"/>
          <w:highlight w:val="white"/>
        </w:rPr>
        <w:t>"</w:t>
      </w:r>
    </w:p>
    <w:p w14:paraId="04C627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iostream&gt;</w:t>
      </w:r>
    </w:p>
    <w:p w14:paraId="40D4DE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iomanip</w:t>
      </w:r>
      <w:proofErr w:type="spellEnd"/>
      <w:r w:rsidRPr="006F361F">
        <w:rPr>
          <w:rFonts w:ascii="Courier New" w:hAnsi="Courier New" w:cs="Courier New"/>
          <w:color w:val="000000"/>
          <w:sz w:val="20"/>
          <w:szCs w:val="20"/>
          <w:highlight w:val="white"/>
        </w:rPr>
        <w:t>&gt;</w:t>
      </w:r>
    </w:p>
    <w:p w14:paraId="415E8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fstream</w:t>
      </w:r>
      <w:proofErr w:type="spellEnd"/>
      <w:r w:rsidRPr="006F361F">
        <w:rPr>
          <w:rFonts w:ascii="Courier New" w:hAnsi="Courier New" w:cs="Courier New"/>
          <w:color w:val="000000"/>
          <w:sz w:val="20"/>
          <w:szCs w:val="20"/>
          <w:highlight w:val="white"/>
        </w:rPr>
        <w:t>&gt;</w:t>
      </w:r>
    </w:p>
    <w:p w14:paraId="63486D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stream</w:t>
      </w:r>
      <w:proofErr w:type="spellEnd"/>
      <w:r w:rsidRPr="006F361F">
        <w:rPr>
          <w:rFonts w:ascii="Courier New" w:hAnsi="Courier New" w:cs="Courier New"/>
          <w:color w:val="000000"/>
          <w:sz w:val="20"/>
          <w:szCs w:val="20"/>
          <w:highlight w:val="white"/>
        </w:rPr>
        <w:t>&gt;</w:t>
      </w:r>
    </w:p>
    <w:p w14:paraId="6CACAC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cstring</w:t>
      </w:r>
      <w:proofErr w:type="spellEnd"/>
      <w:r w:rsidRPr="006F361F">
        <w:rPr>
          <w:rFonts w:ascii="Courier New" w:hAnsi="Courier New" w:cs="Courier New"/>
          <w:color w:val="000000"/>
          <w:sz w:val="20"/>
          <w:szCs w:val="20"/>
          <w:highlight w:val="white"/>
        </w:rPr>
        <w:t>&gt;</w:t>
      </w:r>
    </w:p>
    <w:p w14:paraId="3771008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string&gt;</w:t>
      </w:r>
    </w:p>
    <w:p w14:paraId="052E8F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algorithm&gt;</w:t>
      </w:r>
    </w:p>
    <w:p w14:paraId="663160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6206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ng.h</w:t>
      </w:r>
      <w:proofErr w:type="spellEnd"/>
      <w:r w:rsidRPr="006F361F">
        <w:rPr>
          <w:rFonts w:ascii="Courier New" w:hAnsi="Courier New" w:cs="Courier New"/>
          <w:color w:val="000000"/>
          <w:sz w:val="20"/>
          <w:szCs w:val="20"/>
          <w:highlight w:val="white"/>
        </w:rPr>
        <w:t>&gt;</w:t>
      </w:r>
    </w:p>
    <w:p w14:paraId="3E90DE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andist.h</w:t>
      </w:r>
      <w:proofErr w:type="spellEnd"/>
      <w:r w:rsidRPr="006F361F">
        <w:rPr>
          <w:rFonts w:ascii="Courier New" w:hAnsi="Courier New" w:cs="Courier New"/>
          <w:color w:val="000000"/>
          <w:sz w:val="20"/>
          <w:szCs w:val="20"/>
          <w:highlight w:val="white"/>
        </w:rPr>
        <w:t>&gt;</w:t>
      </w:r>
    </w:p>
    <w:p w14:paraId="56B594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F154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using namespace </w:t>
      </w:r>
      <w:proofErr w:type="spell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
    <w:p w14:paraId="3DD42E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function for linear fitting</w:t>
      </w:r>
    </w:p>
    <w:p w14:paraId="0FF8AA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Y(</w:t>
      </w:r>
      <w:proofErr w:type="gramEnd"/>
      <w:r w:rsidRPr="006F361F">
        <w:rPr>
          <w:rFonts w:ascii="Courier New" w:hAnsi="Courier New" w:cs="Courier New"/>
          <w:color w:val="000000"/>
          <w:sz w:val="20"/>
          <w:szCs w:val="20"/>
          <w:highlight w:val="white"/>
        </w:rPr>
        <w:t>double block){</w:t>
      </w:r>
    </w:p>
    <w:p w14:paraId="51B5C1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1.0/(1.0-block/100.0)-1.0);</w:t>
      </w:r>
    </w:p>
    <w:p w14:paraId="44BA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77D19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X(</w:t>
      </w:r>
      <w:proofErr w:type="gramEnd"/>
      <w:r w:rsidRPr="006F361F">
        <w:rPr>
          <w:rFonts w:ascii="Courier New" w:hAnsi="Courier New" w:cs="Courier New"/>
          <w:color w:val="000000"/>
          <w:sz w:val="20"/>
          <w:szCs w:val="20"/>
          <w:highlight w:val="white"/>
        </w:rPr>
        <w:t xml:space="preserve">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49C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9842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256A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blocking(</w:t>
      </w:r>
      <w:proofErr w:type="gramEnd"/>
      <w:r w:rsidRPr="006F361F">
        <w:rPr>
          <w:rFonts w:ascii="Courier New" w:hAnsi="Courier New" w:cs="Courier New"/>
          <w:color w:val="000000"/>
          <w:sz w:val="20"/>
          <w:szCs w:val="20"/>
          <w:highlight w:val="white"/>
        </w:rPr>
        <w:t xml:space="preserve">double log10IC50,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double h){</w:t>
      </w:r>
    </w:p>
    <w:p w14:paraId="597626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100.0*(1.0-1.0/(1.0+pow((</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pow(</w:t>
      </w:r>
      <w:proofErr w:type="gramEnd"/>
      <w:r w:rsidRPr="006F361F">
        <w:rPr>
          <w:rFonts w:ascii="Courier New" w:hAnsi="Courier New" w:cs="Courier New"/>
          <w:color w:val="000000"/>
          <w:sz w:val="20"/>
          <w:szCs w:val="20"/>
          <w:highlight w:val="white"/>
        </w:rPr>
        <w:t>10.0,log10IC50)),h)));</w:t>
      </w:r>
    </w:p>
    <w:p w14:paraId="24ABFC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4FA3F3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w:t>
      </w:r>
    </w:p>
    <w:p w14:paraId="3F57A1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CA76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542DC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1648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2EEF06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22D11E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4B9A30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4814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956FD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494C81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spellStart"/>
      <w:proofErr w:type="gramStart"/>
      <w:r w:rsidRPr="006F361F">
        <w:rPr>
          <w:rFonts w:ascii="Courier New" w:hAnsi="Courier New" w:cs="Courier New"/>
          <w:color w:val="000000"/>
          <w:sz w:val="20"/>
          <w:szCs w:val="20"/>
          <w:highlight w:val="white"/>
        </w:rPr>
        <w:t>stde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double log10IC50, double h, doubl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71587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result = 0.0, block,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008AC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57CAC3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
    <w:p w14:paraId="18C7A9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3EAF4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result + pow(blocking(log10IC</w:t>
      </w:r>
      <w:proofErr w:type="gramStart"/>
      <w:r w:rsidRPr="006F361F">
        <w:rPr>
          <w:rFonts w:ascii="Courier New" w:hAnsi="Courier New" w:cs="Courier New"/>
          <w:color w:val="000000"/>
          <w:sz w:val="20"/>
          <w:szCs w:val="20"/>
          <w:highlight w:val="white"/>
        </w:rPr>
        <w:t>50,conc</w:t>
      </w:r>
      <w:proofErr w:type="gramEnd"/>
      <w:r w:rsidRPr="006F361F">
        <w:rPr>
          <w:rFonts w:ascii="Courier New" w:hAnsi="Courier New" w:cs="Courier New"/>
          <w:color w:val="000000"/>
          <w:sz w:val="20"/>
          <w:szCs w:val="20"/>
          <w:highlight w:val="white"/>
        </w:rPr>
        <w:t>,h)-block,2.0);</w:t>
      </w:r>
    </w:p>
    <w:p w14:paraId="65FAB2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8CEB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sqrt(result/(numberOfDrugDataPerChannel-2));</w:t>
      </w:r>
    </w:p>
    <w:p w14:paraId="023613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result;</w:t>
      </w:r>
    </w:p>
    <w:p w14:paraId="6FA5A8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147E4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E0D8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gramStart"/>
      <w:r w:rsidRPr="006F361F">
        <w:rPr>
          <w:rFonts w:ascii="Courier New" w:hAnsi="Courier New" w:cs="Courier New"/>
          <w:color w:val="000000"/>
          <w:sz w:val="20"/>
          <w:szCs w:val="20"/>
          <w:highlight w:val="white"/>
        </w:rPr>
        <w:t>main(</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char **</w:t>
      </w:r>
      <w:proofErr w:type="spell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
    <w:p w14:paraId="68B82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ADD3A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540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In this example we demonstrate Hill fitting by</w:t>
      </w:r>
    </w:p>
    <w:p w14:paraId="0E65CC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7258AF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subject to bound constraints</w:t>
      </w:r>
    </w:p>
    <w:p w14:paraId="4F529B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10.0 &lt;= c0 &lt;= 10.0</w:t>
      </w:r>
    </w:p>
    <w:p w14:paraId="2F2230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0.0 &lt;= c1 &lt;= 10.0</w:t>
      </w:r>
    </w:p>
    <w:p w14:paraId="4DA46D5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using function value only. </w:t>
      </w:r>
    </w:p>
    <w:p w14:paraId="38037B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and c1 = h.</w:t>
      </w:r>
    </w:p>
    <w:p w14:paraId="789BF5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218CE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and secant updates.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variable stores differentiation step </w:t>
      </w:r>
    </w:p>
    <w:p w14:paraId="4F742F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we have to tell algorithm what step to use).</w:t>
      </w:r>
    </w:p>
    <w:p w14:paraId="37581D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811D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564699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claration for linear fitting</w:t>
      </w:r>
    </w:p>
    <w:p w14:paraId="6D761E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numberOfData,numberOfChannels</w:t>
      </w:r>
      <w:proofErr w:type="gramEnd"/>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773C0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dataFlag,numberOfDataLinFit</w:t>
      </w:r>
      <w:proofErr w:type="spellEnd"/>
      <w:proofErr w:type="gramEnd"/>
      <w:r w:rsidRPr="006F361F">
        <w:rPr>
          <w:rFonts w:ascii="Courier New" w:hAnsi="Courier New" w:cs="Courier New"/>
          <w:color w:val="000000"/>
          <w:sz w:val="20"/>
          <w:szCs w:val="20"/>
          <w:highlight w:val="white"/>
        </w:rPr>
        <w:t>;</w:t>
      </w:r>
    </w:p>
    <w:p w14:paraId="5EBBA8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conc,block</w:t>
      </w:r>
      <w:proofErr w:type="gramEnd"/>
      <w:r w:rsidRPr="006F361F">
        <w:rPr>
          <w:rFonts w:ascii="Courier New" w:hAnsi="Courier New" w:cs="Courier New"/>
          <w:color w:val="000000"/>
          <w:sz w:val="20"/>
          <w:szCs w:val="20"/>
          <w:highlight w:val="white"/>
        </w:rPr>
        <w:t>,noise,eps</w:t>
      </w:r>
      <w:proofErr w:type="spellEnd"/>
      <w:r w:rsidRPr="006F361F">
        <w:rPr>
          <w:rFonts w:ascii="Courier New" w:hAnsi="Courier New" w:cs="Courier New"/>
          <w:color w:val="000000"/>
          <w:sz w:val="20"/>
          <w:szCs w:val="20"/>
          <w:highlight w:val="white"/>
        </w:rPr>
        <w:t>=0.01;</w:t>
      </w:r>
    </w:p>
    <w:p w14:paraId="603BD6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c</w:t>
      </w:r>
      <w:proofErr w:type="gramStart"/>
      <w:r w:rsidRPr="006F361F">
        <w:rPr>
          <w:rFonts w:ascii="Courier New" w:hAnsi="Courier New" w:cs="Courier New"/>
          <w:color w:val="000000"/>
          <w:sz w:val="20"/>
          <w:szCs w:val="20"/>
          <w:highlight w:val="white"/>
        </w:rPr>
        <w:t>0,c</w:t>
      </w:r>
      <w:proofErr w:type="gramEnd"/>
      <w:r w:rsidRPr="006F361F">
        <w:rPr>
          <w:rFonts w:ascii="Courier New" w:hAnsi="Courier New" w:cs="Courier New"/>
          <w:color w:val="000000"/>
          <w:sz w:val="20"/>
          <w:szCs w:val="20"/>
          <w:highlight w:val="white"/>
        </w:rPr>
        <w:t>1,cov00,cov01,cov11,chisq;</w:t>
      </w:r>
    </w:p>
    <w:p w14:paraId="729DAF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weight,SD</w:t>
      </w:r>
      <w:proofErr w:type="gramEnd"/>
      <w:r w:rsidRPr="006F361F">
        <w:rPr>
          <w:rFonts w:ascii="Courier New" w:hAnsi="Courier New" w:cs="Courier New"/>
          <w:color w:val="000000"/>
          <w:sz w:val="20"/>
          <w:szCs w:val="20"/>
          <w:highlight w:val="white"/>
        </w:rPr>
        <w:t>,log10IC50,h;</w:t>
      </w:r>
    </w:p>
    <w:p w14:paraId="2658DE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dataRaw,*</w:t>
      </w:r>
      <w:proofErr w:type="gramEnd"/>
      <w:r w:rsidRPr="006F361F">
        <w:rPr>
          <w:rFonts w:ascii="Courier New" w:hAnsi="Courier New" w:cs="Courier New"/>
          <w:color w:val="000000"/>
          <w:sz w:val="20"/>
          <w:szCs w:val="20"/>
          <w:highlight w:val="white"/>
        </w:rPr>
        <w:t>*dataPerChannel,**dataPerChannelRand,**sortedDataPerChannel,**finalSamples;</w:t>
      </w:r>
    </w:p>
    <w:p w14:paraId="3A6458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drugName,channelName,drug,channel,units,pacing</w:t>
      </w:r>
      <w:proofErr w:type="spellEnd"/>
      <w:r w:rsidRPr="006F361F">
        <w:rPr>
          <w:rFonts w:ascii="Courier New" w:hAnsi="Courier New" w:cs="Courier New"/>
          <w:color w:val="000000"/>
          <w:sz w:val="20"/>
          <w:szCs w:val="20"/>
          <w:highlight w:val="white"/>
        </w:rPr>
        <w:t>;</w:t>
      </w:r>
    </w:p>
    <w:p w14:paraId="2650F2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A8219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ation</w:t>
      </w:r>
    </w:p>
    <w:p w14:paraId="3C1337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8579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 (</w:t>
      </w:r>
      <w:proofErr w:type="spellStart"/>
      <w:proofErr w:type="gram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xml:space="preserve"> !</w:t>
      </w:r>
      <w:proofErr w:type="gramEnd"/>
      <w:r w:rsidRPr="006F361F">
        <w:rPr>
          <w:rFonts w:ascii="Courier New" w:hAnsi="Courier New" w:cs="Courier New"/>
          <w:color w:val="000000"/>
          <w:sz w:val="20"/>
          <w:szCs w:val="20"/>
          <w:highlight w:val="white"/>
        </w:rPr>
        <w:t>= 2){</w:t>
      </w:r>
    </w:p>
    <w:p w14:paraId="62728B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printf</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derr,"usage</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lsm.ou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n");</w:t>
      </w:r>
    </w:p>
    <w:p w14:paraId="5F64D1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xit (-1);</w:t>
      </w:r>
    </w:p>
    <w:p w14:paraId="39D06A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0B994F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w:t>
      </w:r>
    </w:p>
    <w:p w14:paraId="13806E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 xml:space="preserve"> = "data/bootstrap_"+</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csv";</w:t>
      </w:r>
    </w:p>
    <w:p w14:paraId="41168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 xml:space="preserve"> = "data/IC50_samples_"+drugName+".csv";</w:t>
      </w:r>
    </w:p>
    <w:p w14:paraId="18F46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open output file to store results</w:t>
      </w:r>
    </w:p>
    <w:p w14:paraId="7360A7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w:t>
      </w:r>
    </w:p>
    <w:p w14:paraId="5E063C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w:t>
      </w:r>
    </w:p>
    <w:p w14:paraId="30576E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channel,log</w:t>
      </w:r>
      <w:proofErr w:type="gramEnd"/>
      <w:r w:rsidRPr="006F361F">
        <w:rPr>
          <w:rFonts w:ascii="Courier New" w:hAnsi="Courier New" w:cs="Courier New"/>
          <w:color w:val="000000"/>
          <w:sz w:val="20"/>
          <w:szCs w:val="20"/>
          <w:highlight w:val="white"/>
        </w:rPr>
        <w:t>10IC50,h"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4818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data from drug_block.csv</w:t>
      </w:r>
    </w:p>
    <w:p w14:paraId="59CE7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AE20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 "data/drug_block_validation.csv";</w:t>
      </w:r>
    </w:p>
    <w:p w14:paraId="701541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7A8F0A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gramStart"/>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nputFile.is</w:t>
      </w:r>
      <w:proofErr w:type="gramEnd"/>
      <w:r w:rsidRPr="006F361F">
        <w:rPr>
          <w:rFonts w:ascii="Courier New" w:hAnsi="Courier New" w:cs="Courier New"/>
          <w:color w:val="000000"/>
          <w:sz w:val="20"/>
          <w:szCs w:val="20"/>
          <w:highlight w:val="white"/>
        </w:rPr>
        <w:t>_open</w:t>
      </w:r>
      <w:proofErr w:type="spellEnd"/>
      <w:r w:rsidRPr="006F361F">
        <w:rPr>
          <w:rFonts w:ascii="Courier New" w:hAnsi="Courier New" w:cs="Courier New"/>
          <w:color w:val="000000"/>
          <w:sz w:val="20"/>
          <w:szCs w:val="20"/>
          <w:highlight w:val="white"/>
        </w:rPr>
        <w:t>()){</w:t>
      </w:r>
    </w:p>
    <w:p w14:paraId="5C8AE0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Input drug_block.csv file failed to open"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6CD8E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File name:" &lt;&lt;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6F2BB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9189D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05269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w:t>
      </w:r>
    </w:p>
    <w:p w14:paraId="049B40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530E8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alculate number of drug data </w:t>
      </w:r>
    </w:p>
    <w:p w14:paraId="7099DA1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0;</w:t>
      </w:r>
    </w:p>
    <w:p w14:paraId="594FC6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47533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1;</w:t>
      </w:r>
    </w:p>
    <w:p w14:paraId="7F3F12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1B7A0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ear</w:t>
      </w:r>
      <w:proofErr w:type="spellEnd"/>
      <w:r w:rsidRPr="006F361F">
        <w:rPr>
          <w:rFonts w:ascii="Courier New" w:hAnsi="Courier New" w:cs="Courier New"/>
          <w:color w:val="000000"/>
          <w:sz w:val="20"/>
          <w:szCs w:val="20"/>
          <w:highlight w:val="white"/>
        </w:rPr>
        <w:t>();</w:t>
      </w:r>
    </w:p>
    <w:p w14:paraId="6CA018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seekg</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nputFile.beg</w:t>
      </w:r>
      <w:proofErr w:type="spellEnd"/>
      <w:r w:rsidRPr="006F361F">
        <w:rPr>
          <w:rFonts w:ascii="Courier New" w:hAnsi="Courier New" w:cs="Courier New"/>
          <w:color w:val="000000"/>
          <w:sz w:val="20"/>
          <w:szCs w:val="20"/>
          <w:highlight w:val="white"/>
        </w:rPr>
        <w:t>);</w:t>
      </w:r>
    </w:p>
    <w:p w14:paraId="54E0C1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data array for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and block</w:t>
      </w:r>
    </w:p>
    <w:p w14:paraId="4D79A9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4F74F7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55476F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9002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FCAB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w:t>
      </w:r>
      <w:proofErr w:type="spellStart"/>
      <w:proofErr w:type="gramStart"/>
      <w:r w:rsidRPr="006F361F">
        <w:rPr>
          <w:rFonts w:ascii="Courier New" w:hAnsi="Courier New" w:cs="Courier New"/>
          <w:color w:val="000000"/>
          <w:sz w:val="20"/>
          <w:szCs w:val="20"/>
          <w:highlight w:val="white"/>
        </w:rPr>
        <w:t>drug,channel</w:t>
      </w:r>
      <w:proofErr w:type="gramEnd"/>
      <w:r w:rsidRPr="006F361F">
        <w:rPr>
          <w:rFonts w:ascii="Courier New" w:hAnsi="Courier New" w:cs="Courier New"/>
          <w:color w:val="000000"/>
          <w:sz w:val="20"/>
          <w:szCs w:val="20"/>
          <w:highlight w:val="white"/>
        </w:rPr>
        <w:t>,units</w:t>
      </w:r>
      <w:proofErr w:type="spellEnd"/>
      <w:r w:rsidRPr="006F361F">
        <w:rPr>
          <w:rFonts w:ascii="Courier New" w:hAnsi="Courier New" w:cs="Courier New"/>
          <w:color w:val="000000"/>
          <w:sz w:val="20"/>
          <w:szCs w:val="20"/>
          <w:highlight w:val="white"/>
        </w:rPr>
        <w:t xml:space="preserve"> and pacing</w:t>
      </w:r>
    </w:p>
    <w:p w14:paraId="3E9EC1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6B763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1C97F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4];</w:t>
      </w:r>
    </w:p>
    <w:p w14:paraId="1A1F9F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25DC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 xml:space="preserve"> into data and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matrix</w:t>
      </w:r>
    </w:p>
    <w:p w14:paraId="298974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fileName,dataRaw</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93A62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name of channels</w:t>
      </w:r>
    </w:p>
    <w:p w14:paraId="6FE749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70173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channel list</w:t>
      </w:r>
    </w:p>
    <w:p w14:paraId="2DAE06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0837AB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channel names into </w:t>
      </w:r>
      <w:proofErr w:type="spellStart"/>
      <w:r w:rsidRPr="006F361F">
        <w:rPr>
          <w:rFonts w:ascii="Courier New" w:hAnsi="Courier New" w:cs="Courier New"/>
          <w:color w:val="000000"/>
          <w:sz w:val="20"/>
          <w:szCs w:val="20"/>
          <w:highlight w:val="white"/>
        </w:rPr>
        <w:t>channelList</w:t>
      </w:r>
      <w:proofErr w:type="spellEnd"/>
    </w:p>
    <w:p w14:paraId="5AC1F0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channelList</w:t>
      </w:r>
      <w:proofErr w:type="spellEnd"/>
      <w:r w:rsidRPr="006F361F">
        <w:rPr>
          <w:rFonts w:ascii="Courier New" w:hAnsi="Courier New" w:cs="Courier New"/>
          <w:color w:val="000000"/>
          <w:sz w:val="20"/>
          <w:szCs w:val="20"/>
          <w:highlight w:val="white"/>
        </w:rPr>
        <w:t>);</w:t>
      </w:r>
    </w:p>
    <w:p w14:paraId="5D2210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to store th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for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drug IC50 bootstrap samples)</w:t>
      </w:r>
    </w:p>
    <w:p w14:paraId="7EE9E8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 new double *[2000];</w:t>
      </w:r>
    </w:p>
    <w:p w14:paraId="6E9B74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5CBEBC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1C50A9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90BF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50B96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calculation value for all channels</w:t>
      </w:r>
    </w:p>
    <w:p w14:paraId="789A97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A592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0;channelNum&lt;</w:t>
      </w:r>
      <w:proofErr w:type="spellStart"/>
      <w:r w:rsidRPr="006F361F">
        <w:rPr>
          <w:rFonts w:ascii="Courier New" w:hAnsi="Courier New" w:cs="Courier New"/>
          <w:color w:val="000000"/>
          <w:sz w:val="20"/>
          <w:szCs w:val="20"/>
          <w:highlight w:val="white"/>
        </w:rPr>
        <w:t>numberOfChannels;channelNum</w:t>
      </w:r>
      <w:proofErr w:type="spellEnd"/>
      <w:r w:rsidRPr="006F361F">
        <w:rPr>
          <w:rFonts w:ascii="Courier New" w:hAnsi="Courier New" w:cs="Courier New"/>
          <w:color w:val="000000"/>
          <w:sz w:val="20"/>
          <w:szCs w:val="20"/>
          <w:highlight w:val="white"/>
        </w:rPr>
        <w:t>++){</w:t>
      </w:r>
    </w:p>
    <w:p w14:paraId="33EE4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drug data per channel</w:t>
      </w:r>
    </w:p>
    <w:p w14:paraId="583965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w:t>
      </w:r>
    </w:p>
    <w:p w14:paraId="2CF585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w:t>
      </w:r>
      <w:proofErr w:type="spellEnd"/>
      <w:r w:rsidRPr="006F361F">
        <w:rPr>
          <w:rFonts w:ascii="Courier New" w:hAnsi="Courier New" w:cs="Courier New"/>
          <w:color w:val="000000"/>
          <w:sz w:val="20"/>
          <w:szCs w:val="20"/>
          <w:highlight w:val="white"/>
        </w:rPr>
        <w:t>);</w:t>
      </w:r>
    </w:p>
    <w:p w14:paraId="5FECA0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w:t>
      </w:r>
      <w:proofErr w:type="spellStart"/>
      <w:r w:rsidRPr="006F361F">
        <w:rPr>
          <w:rFonts w:ascii="Courier New" w:hAnsi="Courier New" w:cs="Courier New"/>
          <w:color w:val="000000"/>
          <w:sz w:val="20"/>
          <w:szCs w:val="20"/>
          <w:highlight w:val="white"/>
        </w:rPr>
        <w:t>dataPerChannel</w:t>
      </w:r>
      <w:proofErr w:type="spellEnd"/>
    </w:p>
    <w:p w14:paraId="13D5B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0985BF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For storing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with random noise</w:t>
      </w:r>
    </w:p>
    <w:p w14:paraId="6B0471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1C6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BDFD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15FA5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3672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DataPerChannel(</w:t>
      </w:r>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dataPerChannel,dataRaw);</w:t>
      </w:r>
    </w:p>
    <w:p w14:paraId="26C82C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685F1A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rugDataPerChannel,dataPerChannel</w:t>
      </w:r>
      <w:proofErr w:type="spellEnd"/>
      <w:proofErr w:type="gramEnd"/>
      <w:r w:rsidRPr="006F361F">
        <w:rPr>
          <w:rFonts w:ascii="Courier New" w:hAnsi="Courier New" w:cs="Courier New"/>
          <w:color w:val="000000"/>
          <w:sz w:val="20"/>
          <w:szCs w:val="20"/>
          <w:highlight w:val="white"/>
        </w:rPr>
        <w:t>);</w:t>
      </w:r>
    </w:p>
    <w:p w14:paraId="237F63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Drug " &lt;&lt;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lt;&lt; " with";</w:t>
      </w:r>
    </w:p>
    <w:p w14:paraId="6910FD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channel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has ";</w:t>
      </w:r>
    </w:p>
    <w:p w14:paraId="4BE38F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lt;&lt; " number of data per channel";</w:t>
      </w:r>
    </w:p>
    <w:p w14:paraId="7412AD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BA965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CB44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A62ED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3E7A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7F43E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200002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w:t>
      </w:r>
      <w:proofErr w:type="gramEnd"/>
      <w:r w:rsidRPr="006F361F">
        <w:rPr>
          <w:rFonts w:ascii="Courier New" w:hAnsi="Courier New" w:cs="Courier New"/>
          <w:color w:val="000000"/>
          <w:sz w:val="20"/>
          <w:szCs w:val="20"/>
          <w:highlight w:val="white"/>
        </w:rPr>
        <w:t>,sortedDataPerChannel);</w:t>
      </w:r>
    </w:p>
    <w:p w14:paraId="3B7A4B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w:t>
      </w:r>
    </w:p>
    <w:p w14:paraId="5DC257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A63F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1BCCB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16CFE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420C23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6AD5A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382FB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73044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6E8A2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5A7D6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32E31E6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E1276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354B0E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B70AE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CDA17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65CC4C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small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A56A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09F757D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70F06D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529559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469E31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3DE61A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96D5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89961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small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F440F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0121AD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big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40769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2B745A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9B6A2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5E783B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5907B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52DCE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F57DA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8685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big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5976B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D01C9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8A30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23D3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2BCEE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168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4FB1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186833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7082D3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65F3D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5734A38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97188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395D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17B276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346B26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DBCA3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3"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8EB59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7E6BE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0A3884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3536CE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1291DF9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13B3B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867B9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E456A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80728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75A97C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02168D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364615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9AAAF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41675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4CA96C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ABD24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51E5E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591273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33DA3C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62074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9BF15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02B8EF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BD189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0085E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D4234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5FD655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3C8965E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7E16CA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6BE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06A7AA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694448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BA93C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69179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4"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5E478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8F7EB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7A1B4A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A6B7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2DA64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F55C7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68C6B9E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procedure</w:t>
      </w:r>
    </w:p>
    <w:p w14:paraId="2AD6B8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6BE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50_Best, </w:t>
      </w:r>
      <w:proofErr w:type="spellStart"/>
      <w:r w:rsidRPr="006F361F">
        <w:rPr>
          <w:rFonts w:ascii="Courier New" w:hAnsi="Courier New" w:cs="Courier New"/>
          <w:color w:val="000000"/>
          <w:sz w:val="20"/>
          <w:szCs w:val="20"/>
          <w:highlight w:val="white"/>
        </w:rPr>
        <w:t>h_</w:t>
      </w:r>
      <w:proofErr w:type="gramStart"/>
      <w:r w:rsidRPr="006F361F">
        <w:rPr>
          <w:rFonts w:ascii="Courier New" w:hAnsi="Courier New" w:cs="Courier New"/>
          <w:color w:val="000000"/>
          <w:sz w:val="20"/>
          <w:szCs w:val="20"/>
          <w:highlight w:val="white"/>
        </w:rPr>
        <w:t>Best,SD</w:t>
      </w:r>
      <w:proofErr w:type="spellEnd"/>
      <w:proofErr w:type="gramEnd"/>
      <w:r w:rsidRPr="006F361F">
        <w:rPr>
          <w:rFonts w:ascii="Courier New" w:hAnsi="Courier New" w:cs="Courier New"/>
          <w:color w:val="000000"/>
          <w:sz w:val="20"/>
          <w:szCs w:val="20"/>
          <w:highlight w:val="white"/>
        </w:rPr>
        <w:t>;</w:t>
      </w:r>
    </w:p>
    <w:p w14:paraId="694D88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_Best,&amp;h_Best,dataPerChannel);</w:t>
      </w:r>
    </w:p>
    <w:p w14:paraId="5E70BA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D = stdev(</w:t>
      </w:r>
      <w:proofErr w:type="gramStart"/>
      <w:r w:rsidRPr="006F361F">
        <w:rPr>
          <w:rFonts w:ascii="Courier New" w:hAnsi="Courier New" w:cs="Courier New"/>
          <w:color w:val="000000"/>
          <w:sz w:val="20"/>
          <w:szCs w:val="20"/>
          <w:highlight w:val="white"/>
        </w:rPr>
        <w:t>numberOfDrugDataPerChannel,log</w:t>
      </w:r>
      <w:proofErr w:type="gramEnd"/>
      <w:r w:rsidRPr="006F361F">
        <w:rPr>
          <w:rFonts w:ascii="Courier New" w:hAnsi="Courier New" w:cs="Courier New"/>
          <w:color w:val="000000"/>
          <w:sz w:val="20"/>
          <w:szCs w:val="20"/>
          <w:highlight w:val="white"/>
        </w:rPr>
        <w:t>10IC50_Best,h_Best,dataPerChannel);</w:t>
      </w:r>
    </w:p>
    <w:p w14:paraId="25BBCD4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est fit parameters from LSM:\n");</w:t>
      </w:r>
    </w:p>
    <w:p w14:paraId="30BEDF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 = %f, h = %f \n",log10IC50_Best,h_Best);</w:t>
      </w:r>
    </w:p>
    <w:p w14:paraId="2581D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D of residuals = %f\</w:t>
      </w:r>
      <w:proofErr w:type="spellStart"/>
      <w:r w:rsidRPr="006F361F">
        <w:rPr>
          <w:rFonts w:ascii="Courier New" w:hAnsi="Courier New" w:cs="Courier New"/>
          <w:color w:val="000000"/>
          <w:sz w:val="20"/>
          <w:szCs w:val="20"/>
          <w:highlight w:val="white"/>
        </w:rPr>
        <w:t>n",SD</w:t>
      </w:r>
      <w:proofErr w:type="spellEnd"/>
      <w:r w:rsidRPr="006F361F">
        <w:rPr>
          <w:rFonts w:ascii="Courier New" w:hAnsi="Courier New" w:cs="Courier New"/>
          <w:color w:val="000000"/>
          <w:sz w:val="20"/>
          <w:szCs w:val="20"/>
          <w:highlight w:val="white"/>
        </w:rPr>
        <w:t>);</w:t>
      </w:r>
    </w:p>
    <w:p w14:paraId="0259E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4E823D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Monte Carlo simulation to generate bootstrap</w:t>
      </w:r>
    </w:p>
    <w:p w14:paraId="756EAD1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rting Monte Carlo simulation ...\n");</w:t>
      </w:r>
    </w:p>
    <w:p w14:paraId="31F347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MClog10IC50</w:t>
      </w:r>
      <w:proofErr w:type="gramStart"/>
      <w:r w:rsidRPr="006F361F">
        <w:rPr>
          <w:rFonts w:ascii="Courier New" w:hAnsi="Courier New" w:cs="Courier New"/>
          <w:color w:val="000000"/>
          <w:sz w:val="20"/>
          <w:szCs w:val="20"/>
          <w:highlight w:val="white"/>
        </w:rPr>
        <w:t>Samples,*</w:t>
      </w:r>
      <w:proofErr w:type="spellStart"/>
      <w:proofErr w:type="gramEnd"/>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5D0585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Samples = new double [2000];</w:t>
      </w:r>
    </w:p>
    <w:p w14:paraId="37F029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 xml:space="preserve"> = new double [2000];</w:t>
      </w:r>
    </w:p>
    <w:p w14:paraId="13674B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MC=0;MC&lt;2000;MC++){</w:t>
      </w:r>
    </w:p>
    <w:p w14:paraId="7CD8BA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odifying the block percentage on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with Gaussian noise</w:t>
      </w:r>
    </w:p>
    <w:p w14:paraId="218A2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type</w:t>
      </w:r>
      <w:proofErr w:type="spellEnd"/>
      <w:r w:rsidRPr="006F361F">
        <w:rPr>
          <w:rFonts w:ascii="Courier New" w:hAnsi="Courier New" w:cs="Courier New"/>
          <w:color w:val="000000"/>
          <w:sz w:val="20"/>
          <w:szCs w:val="20"/>
          <w:highlight w:val="white"/>
        </w:rPr>
        <w:t xml:space="preserve"> * M;</w:t>
      </w:r>
    </w:p>
    <w:p w14:paraId="4B20D3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w:t>
      </w:r>
      <w:proofErr w:type="spellEnd"/>
      <w:r w:rsidRPr="006F361F">
        <w:rPr>
          <w:rFonts w:ascii="Courier New" w:hAnsi="Courier New" w:cs="Courier New"/>
          <w:color w:val="000000"/>
          <w:sz w:val="20"/>
          <w:szCs w:val="20"/>
          <w:highlight w:val="white"/>
        </w:rPr>
        <w:t xml:space="preserve"> * r;</w:t>
      </w:r>
    </w:p>
    <w:p w14:paraId="45604D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env_</w:t>
      </w:r>
      <w:proofErr w:type="gramStart"/>
      <w:r w:rsidRPr="006F361F">
        <w:rPr>
          <w:rFonts w:ascii="Courier New" w:hAnsi="Courier New" w:cs="Courier New"/>
          <w:color w:val="000000"/>
          <w:sz w:val="20"/>
          <w:szCs w:val="20"/>
          <w:highlight w:val="white"/>
        </w:rPr>
        <w:t>setup</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
    <w:p w14:paraId="1A88C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 = </w:t>
      </w:r>
      <w:proofErr w:type="spellStart"/>
      <w:r w:rsidRPr="006F361F">
        <w:rPr>
          <w:rFonts w:ascii="Courier New" w:hAnsi="Courier New" w:cs="Courier New"/>
          <w:color w:val="000000"/>
          <w:sz w:val="20"/>
          <w:szCs w:val="20"/>
          <w:highlight w:val="white"/>
        </w:rPr>
        <w:t>gsl_rng_default</w:t>
      </w:r>
      <w:proofErr w:type="spellEnd"/>
      <w:r w:rsidRPr="006F361F">
        <w:rPr>
          <w:rFonts w:ascii="Courier New" w:hAnsi="Courier New" w:cs="Courier New"/>
          <w:color w:val="000000"/>
          <w:sz w:val="20"/>
          <w:szCs w:val="20"/>
          <w:highlight w:val="white"/>
        </w:rPr>
        <w:t>;</w:t>
      </w:r>
    </w:p>
    <w:p w14:paraId="0BC09C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 = </w:t>
      </w:r>
      <w:proofErr w:type="spellStart"/>
      <w:r w:rsidRPr="006F361F">
        <w:rPr>
          <w:rFonts w:ascii="Courier New" w:hAnsi="Courier New" w:cs="Courier New"/>
          <w:color w:val="000000"/>
          <w:sz w:val="20"/>
          <w:szCs w:val="20"/>
          <w:highlight w:val="white"/>
        </w:rPr>
        <w:t>gsl_rng_alloc</w:t>
      </w:r>
      <w:proofErr w:type="spellEnd"/>
      <w:r w:rsidRPr="006F361F">
        <w:rPr>
          <w:rFonts w:ascii="Courier New" w:hAnsi="Courier New" w:cs="Courier New"/>
          <w:color w:val="000000"/>
          <w:sz w:val="20"/>
          <w:szCs w:val="20"/>
          <w:highlight w:val="white"/>
        </w:rPr>
        <w:t>(M);</w:t>
      </w:r>
    </w:p>
    <w:p w14:paraId="774F30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se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clock</w:t>
      </w:r>
      <w:proofErr w:type="spellEnd"/>
      <w:proofErr w:type="gramEnd"/>
      <w:r w:rsidRPr="006F361F">
        <w:rPr>
          <w:rFonts w:ascii="Courier New" w:hAnsi="Courier New" w:cs="Courier New"/>
          <w:color w:val="000000"/>
          <w:sz w:val="20"/>
          <w:szCs w:val="20"/>
          <w:highlight w:val="white"/>
        </w:rPr>
        <w:t>());</w:t>
      </w:r>
    </w:p>
    <w:p w14:paraId="34173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7AB8AC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19C22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494B9E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750B1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46ACB44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6A8C91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2DC09F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51AF5F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FF43B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79FE2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7BC535B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A8C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44D99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B8556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55BA7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readConcPerChannel(</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w:t>
      </w:r>
    </w:p>
    <w:p w14:paraId="58444C0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4F24F0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sortedDataPerChannel);</w:t>
      </w:r>
    </w:p>
    <w:p w14:paraId="57397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 Monte Carlo</w:t>
      </w:r>
    </w:p>
    <w:p w14:paraId="5280FE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9A2E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3A8768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77B21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05ECB7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55654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3C0218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377475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9BFE9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2664A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494E7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1AF07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12D19A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E1185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5130DB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5A576C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66E982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74BBD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1FAB04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7EDC4D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649810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C20A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0E95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5594DD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4AF587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48563B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2F28D8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D0C7E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735AC3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0951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C8D0C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A316F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58EE5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611D5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2C80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64E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54FC51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6ED5A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15AFC8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13B5F3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ED5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738C77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6EC009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58480D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F2C5F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4534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A7E8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7380CE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2F7967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F7BF0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0B7D3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173D2B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20ACAB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1B2A89D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49F76D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4356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0103CD0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9DC86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C10F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62864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550758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5E4AF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13304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1D2DD4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237BA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2EFFEA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AE450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14010C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075499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5392C71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40EBB2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D27E5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EA3B4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93F67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3071D7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8B530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DFD8D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3333C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5FADF7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onLinear</w:t>
      </w:r>
      <w:proofErr w:type="spellEnd"/>
      <w:r w:rsidRPr="006F361F">
        <w:rPr>
          <w:rFonts w:ascii="Courier New" w:hAnsi="Courier New" w:cs="Courier New"/>
          <w:color w:val="000000"/>
          <w:sz w:val="20"/>
          <w:szCs w:val="20"/>
          <w:highlight w:val="white"/>
        </w:rPr>
        <w:t xml:space="preserve"> fitting procedure Monte Carlo</w:t>
      </w:r>
    </w:p>
    <w:p w14:paraId="300099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1649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w:t>
      </w:r>
      <w:proofErr w:type="gramStart"/>
      <w:r w:rsidRPr="006F361F">
        <w:rPr>
          <w:rFonts w:ascii="Courier New" w:hAnsi="Courier New" w:cs="Courier New"/>
          <w:color w:val="000000"/>
          <w:sz w:val="20"/>
          <w:szCs w:val="20"/>
          <w:highlight w:val="white"/>
        </w:rPr>
        <w:t>50,h</w:t>
      </w:r>
      <w:proofErr w:type="gramEnd"/>
      <w:r w:rsidRPr="006F361F">
        <w:rPr>
          <w:rFonts w:ascii="Courier New" w:hAnsi="Courier New" w:cs="Courier New"/>
          <w:color w:val="000000"/>
          <w:sz w:val="20"/>
          <w:szCs w:val="20"/>
          <w:highlight w:val="white"/>
        </w:rPr>
        <w:t>;</w:t>
      </w:r>
    </w:p>
    <w:p w14:paraId="4C15CB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amp;h,dataPerChannelRand);</w:t>
      </w:r>
    </w:p>
    <w:p w14:paraId="7B3E93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lt;&lt; log10IC50 &lt;&lt; "," &lt;&lt; h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AA20E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 = pow(10,log10IC50);</w:t>
      </w:r>
    </w:p>
    <w:p w14:paraId="262191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1] = h;</w:t>
      </w:r>
    </w:p>
    <w:p w14:paraId="70CE10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w:t>
      </w:r>
      <w:proofErr w:type="gramStart"/>
      <w:r w:rsidRPr="006F361F">
        <w:rPr>
          <w:rFonts w:ascii="Courier New" w:hAnsi="Courier New" w:cs="Courier New"/>
          <w:color w:val="000000"/>
          <w:sz w:val="20"/>
          <w:szCs w:val="20"/>
          <w:highlight w:val="white"/>
        </w:rPr>
        <w:t>Samples[</w:t>
      </w:r>
      <w:proofErr w:type="gramEnd"/>
      <w:r w:rsidRPr="006F361F">
        <w:rPr>
          <w:rFonts w:ascii="Courier New" w:hAnsi="Courier New" w:cs="Courier New"/>
          <w:color w:val="000000"/>
          <w:sz w:val="20"/>
          <w:szCs w:val="20"/>
          <w:highlight w:val="white"/>
        </w:rPr>
        <w:t>MC] = log10IC50;</w:t>
      </w:r>
    </w:p>
    <w:p w14:paraId="2C6E20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 = h;</w:t>
      </w:r>
    </w:p>
    <w:p w14:paraId="17E7C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free</w:t>
      </w:r>
      <w:proofErr w:type="spellEnd"/>
      <w:r w:rsidRPr="006F361F">
        <w:rPr>
          <w:rFonts w:ascii="Courier New" w:hAnsi="Courier New" w:cs="Courier New"/>
          <w:color w:val="000000"/>
          <w:sz w:val="20"/>
          <w:szCs w:val="20"/>
          <w:highlight w:val="white"/>
        </w:rPr>
        <w:t>(r);</w:t>
      </w:r>
    </w:p>
    <w:p w14:paraId="3182D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95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log10IC50Samples,MClog10IC50Samples+2000);</w:t>
      </w:r>
    </w:p>
    <w:p w14:paraId="01CB24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50CB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BA4A24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5F314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hSamples,MChSamples+2000);</w:t>
      </w:r>
    </w:p>
    <w:p w14:paraId="69674D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B14B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6750F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98E9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ish Monte Carlo simulation to generate bootstrap</w:t>
      </w:r>
    </w:p>
    <w:p w14:paraId="1036ED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onte Carlo simulation is finished...\n");</w:t>
      </w:r>
    </w:p>
    <w:p w14:paraId="26337C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203A3E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58989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MClog10IC50Samples;</w:t>
      </w:r>
    </w:p>
    <w:p w14:paraId="3871E9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050F82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
    <w:p w14:paraId="3F1B4C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55173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0CFBD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w:t>
      </w:r>
    </w:p>
    <w:p w14:paraId="6C96F8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6D190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int </w:t>
      </w:r>
      <w:proofErr w:type="spellStart"/>
      <w:r w:rsidRPr="006F361F">
        <w:rPr>
          <w:rFonts w:ascii="Courier New" w:hAnsi="Courier New" w:cs="Courier New"/>
          <w:color w:val="000000"/>
          <w:sz w:val="20"/>
          <w:szCs w:val="20"/>
          <w:highlight w:val="white"/>
        </w:rPr>
        <w:t>sFile</w:t>
      </w:r>
      <w:proofErr w:type="spellEnd"/>
    </w:p>
    <w:p w14:paraId="60B1B0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BC69D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2DA06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Channels;j</w:t>
      </w:r>
      <w:proofErr w:type="spellEnd"/>
      <w:r w:rsidRPr="006F361F">
        <w:rPr>
          <w:rFonts w:ascii="Courier New" w:hAnsi="Courier New" w:cs="Courier New"/>
          <w:color w:val="000000"/>
          <w:sz w:val="20"/>
          <w:szCs w:val="20"/>
          <w:highlight w:val="white"/>
        </w:rPr>
        <w:t>++){</w:t>
      </w:r>
    </w:p>
    <w:p w14:paraId="7E2991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j*2] &lt;&lt; ","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j*2+1] &lt;&lt; ",";</w:t>
      </w:r>
    </w:p>
    <w:p w14:paraId="1BC61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A1F709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32E4C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23ADF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7A80E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w:t>
      </w:r>
    </w:p>
    <w:p w14:paraId="554D37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
    <w:p w14:paraId="0E655E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F84A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0D4349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696DCF0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close</w:t>
      </w:r>
      <w:proofErr w:type="spellEnd"/>
      <w:r w:rsidRPr="006F361F">
        <w:rPr>
          <w:rFonts w:ascii="Courier New" w:hAnsi="Courier New" w:cs="Courier New"/>
          <w:color w:val="000000"/>
          <w:sz w:val="20"/>
          <w:szCs w:val="20"/>
          <w:highlight w:val="white"/>
        </w:rPr>
        <w:t>();</w:t>
      </w:r>
    </w:p>
    <w:p w14:paraId="34AB47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close</w:t>
      </w:r>
      <w:proofErr w:type="spellEnd"/>
      <w:r w:rsidRPr="006F361F">
        <w:rPr>
          <w:rFonts w:ascii="Courier New" w:hAnsi="Courier New" w:cs="Courier New"/>
          <w:color w:val="000000"/>
          <w:sz w:val="20"/>
          <w:szCs w:val="20"/>
          <w:highlight w:val="white"/>
        </w:rPr>
        <w:t>();</w:t>
      </w:r>
    </w:p>
    <w:p w14:paraId="29EEA0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427CE4A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outputFile.close</w:t>
      </w:r>
      <w:proofErr w:type="spellEnd"/>
      <w:r w:rsidRPr="006F361F">
        <w:rPr>
          <w:rFonts w:ascii="Courier New" w:hAnsi="Courier New" w:cs="Courier New"/>
          <w:color w:val="000000"/>
          <w:sz w:val="20"/>
          <w:szCs w:val="20"/>
          <w:highlight w:val="white"/>
        </w:rPr>
        <w:t>();</w:t>
      </w:r>
    </w:p>
    <w:p w14:paraId="4C5C03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0FA62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0;</w:t>
      </w:r>
    </w:p>
    <w:p w14:paraId="20A66B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B73B2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09F3A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 xml:space="preserve">) </w:t>
      </w:r>
    </w:p>
    <w:p w14:paraId="4781EE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EAE5A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this </w:t>
      </w:r>
      <w:proofErr w:type="spellStart"/>
      <w:r w:rsidRPr="006F361F">
        <w:rPr>
          <w:rFonts w:ascii="Courier New" w:hAnsi="Courier New" w:cs="Courier New"/>
          <w:color w:val="000000"/>
          <w:sz w:val="20"/>
          <w:szCs w:val="20"/>
          <w:highlight w:val="white"/>
        </w:rPr>
        <w:t>callback</w:t>
      </w:r>
      <w:proofErr w:type="spellEnd"/>
      <w:r w:rsidRPr="006F361F">
        <w:rPr>
          <w:rFonts w:ascii="Courier New" w:hAnsi="Courier New" w:cs="Courier New"/>
          <w:color w:val="000000"/>
          <w:sz w:val="20"/>
          <w:szCs w:val="20"/>
          <w:highlight w:val="white"/>
        </w:rPr>
        <w:t xml:space="preserve"> calculates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61C05B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 where x is a drug concentration on X-axis and c is adjustable parameter</w:t>
      </w:r>
    </w:p>
    <w:p w14:paraId="2B7083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c1 = h</w:t>
      </w:r>
    </w:p>
    <w:p w14:paraId="1665C7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xml:space="preserve"> = 100*(1-1/(1+pow(x[0]/pow(</w:t>
      </w:r>
      <w:proofErr w:type="gramStart"/>
      <w:r w:rsidRPr="006F361F">
        <w:rPr>
          <w:rFonts w:ascii="Courier New" w:hAnsi="Courier New" w:cs="Courier New"/>
          <w:color w:val="000000"/>
          <w:sz w:val="20"/>
          <w:szCs w:val="20"/>
          <w:highlight w:val="white"/>
        </w:rPr>
        <w:t>10,c</w:t>
      </w:r>
      <w:proofErr w:type="gramEnd"/>
      <w:r w:rsidRPr="006F361F">
        <w:rPr>
          <w:rFonts w:ascii="Courier New" w:hAnsi="Courier New" w:cs="Courier New"/>
          <w:color w:val="000000"/>
          <w:sz w:val="20"/>
          <w:szCs w:val="20"/>
          <w:highlight w:val="white"/>
        </w:rPr>
        <w:t>[0]),c[1])));</w:t>
      </w:r>
    </w:p>
    <w:p w14:paraId="599E2F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48F218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2204F3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F8C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D9CB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4F9C1DA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line,tempString,drug,channel,units,pacing</w:t>
      </w:r>
      <w:proofErr w:type="spellEnd"/>
      <w:r w:rsidRPr="006F361F">
        <w:rPr>
          <w:rFonts w:ascii="Courier New" w:hAnsi="Courier New" w:cs="Courier New"/>
          <w:color w:val="000000"/>
          <w:sz w:val="20"/>
          <w:szCs w:val="20"/>
          <w:highlight w:val="white"/>
        </w:rPr>
        <w:t>;</w:t>
      </w:r>
    </w:p>
    <w:p w14:paraId="3329C3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64311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 </w:t>
      </w:r>
    </w:p>
    <w:p w14:paraId="49661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CCD58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CDC18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42AAE6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stringstream</w:t>
      </w:r>
      <w:proofErr w:type="spellEnd"/>
      <w:r w:rsidRPr="006F361F">
        <w:rPr>
          <w:rFonts w:ascii="Courier New" w:hAnsi="Courier New" w:cs="Courier New"/>
          <w:color w:val="000000"/>
          <w:sz w:val="20"/>
          <w:szCs w:val="20"/>
          <w:highlight w:val="white"/>
        </w:rPr>
        <w:t xml:space="preserve"> ss(line);</w:t>
      </w:r>
    </w:p>
    <w:p w14:paraId="314B7E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drug</w:t>
      </w:r>
    </w:p>
    <w:p w14:paraId="3850CB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ru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EA258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051EB1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057D60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units</w:t>
      </w:r>
    </w:p>
    <w:p w14:paraId="35E92C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units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4D6E9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channel</w:t>
      </w:r>
    </w:p>
    <w:p w14:paraId="272654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48D7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block</w:t>
      </w:r>
    </w:p>
    <w:p w14:paraId="425B70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48F878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pacing</w:t>
      </w:r>
    </w:p>
    <w:p w14:paraId="7F4047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acin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5FF225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string and numerical data into arrays</w:t>
      </w:r>
    </w:p>
    <w:p w14:paraId="678DA6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stor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w:t>
      </w:r>
    </w:p>
    <w:p w14:paraId="4033D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block;//store block data</w:t>
      </w:r>
    </w:p>
    <w:p w14:paraId="1EF5BF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drug;//store </w:t>
      </w:r>
      <w:proofErr w:type="spellStart"/>
      <w:r w:rsidRPr="006F361F">
        <w:rPr>
          <w:rFonts w:ascii="Courier New" w:hAnsi="Courier New" w:cs="Courier New"/>
          <w:color w:val="000000"/>
          <w:sz w:val="20"/>
          <w:szCs w:val="20"/>
          <w:highlight w:val="white"/>
        </w:rPr>
        <w:t>dataStr</w:t>
      </w:r>
      <w:proofErr w:type="spellEnd"/>
    </w:p>
    <w:p w14:paraId="54D2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1] = units;//store </w:t>
      </w:r>
      <w:proofErr w:type="spellStart"/>
      <w:r w:rsidRPr="006F361F">
        <w:rPr>
          <w:rFonts w:ascii="Courier New" w:hAnsi="Courier New" w:cs="Courier New"/>
          <w:color w:val="000000"/>
          <w:sz w:val="20"/>
          <w:szCs w:val="20"/>
          <w:highlight w:val="white"/>
        </w:rPr>
        <w:t>dataStr</w:t>
      </w:r>
      <w:proofErr w:type="spellEnd"/>
    </w:p>
    <w:p w14:paraId="30352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2] = channel;//store </w:t>
      </w:r>
      <w:proofErr w:type="spellStart"/>
      <w:r w:rsidRPr="006F361F">
        <w:rPr>
          <w:rFonts w:ascii="Courier New" w:hAnsi="Courier New" w:cs="Courier New"/>
          <w:color w:val="000000"/>
          <w:sz w:val="20"/>
          <w:szCs w:val="20"/>
          <w:highlight w:val="white"/>
        </w:rPr>
        <w:t>dataStr</w:t>
      </w:r>
      <w:proofErr w:type="spellEnd"/>
    </w:p>
    <w:p w14:paraId="01A8A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3] = pacing;//store </w:t>
      </w:r>
      <w:proofErr w:type="spellStart"/>
      <w:r w:rsidRPr="006F361F">
        <w:rPr>
          <w:rFonts w:ascii="Courier New" w:hAnsi="Courier New" w:cs="Courier New"/>
          <w:color w:val="000000"/>
          <w:sz w:val="20"/>
          <w:szCs w:val="20"/>
          <w:highlight w:val="white"/>
        </w:rPr>
        <w:t>dataStr</w:t>
      </w:r>
      <w:proofErr w:type="spellEnd"/>
    </w:p>
    <w:p w14:paraId="3F647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B4806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209C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2F0F53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A0ABD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9190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B0F2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25CA29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D626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0;</w:t>
      </w:r>
    </w:p>
    <w:p w14:paraId="3085D2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8EA02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0){</w:t>
      </w:r>
    </w:p>
    <w:p w14:paraId="646BB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131979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534D0B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DCA8D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gt;0){</w:t>
      </w:r>
    </w:p>
    <w:p w14:paraId="6EB141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131AD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09E228E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44484D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4E1A0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CE02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0358D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190A0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457AA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43ED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EEDD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0AD63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26DFBD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706B98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6AD335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3A97E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86B28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1F2EE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BCE4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0CA1A1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FC250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C91E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4422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chang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index for other channel</w:t>
      </w:r>
    </w:p>
    <w:p w14:paraId="496C46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9E50E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w:t>
      </w:r>
    </w:p>
    <w:p w14:paraId="43663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43429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DFA3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87E9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41121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0410C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6A9B4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62AE4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326D0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3109C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F41F5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207232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8106C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27D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36C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38673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8089D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0D9F9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F6698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E0245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183D81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A585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B0E82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6A4C5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3A4BC2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76598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5F93C5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30C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41D131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w:t>
      </w:r>
    </w:p>
    <w:p w14:paraId="116C35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7F572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4C9523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08244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08F64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gt;0){</w:t>
      </w:r>
    </w:p>
    <w:p w14:paraId="48103D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321702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37CB8B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AF2C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5952EA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ECCD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9B4F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856D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36BE40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3BB6F6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0F6C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B6B5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5B5AC2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43E1D9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4A6EEB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597B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2FD76D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69B2B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39E0E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1477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04AFF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848B5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185E8B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E19B3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B115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BCF0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4553D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3D15D7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F7B5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EEDEA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0842178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6A8CD58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E88D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F7D28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F8999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4CCB88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7301D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4BFA57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varibale</w:t>
      </w:r>
      <w:proofErr w:type="spellEnd"/>
    </w:p>
    <w:p w14:paraId="5DED9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7F6DAA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2D20C2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5CD97C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E780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51E0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1D1F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6533A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1FD15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53BD3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337C6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DD7F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ataLinFit+flag1+flag2;i++){</w:t>
      </w:r>
    </w:p>
    <w:p w14:paraId="719E7B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67F23C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X(</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300FE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Y(</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lock</w:t>
      </w:r>
    </w:p>
    <w:p w14:paraId="68292B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E82A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48819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4469C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3ED42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0255D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0476E9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60EA41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15CE7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2D638C1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5F019A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5B9CAB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A7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0A51E5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02EFBC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214B6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2FB73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21F95C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7662D7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48F86C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7D6459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0DBD18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2A71AAA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AC23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17C9A2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2D7A86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50970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4E3042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C674F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261C0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B17A1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4A9C2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5F8739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61B4F0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58345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480CCD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2E3F4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4D6E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136B34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2D6F0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5ACE80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1C4C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3B9F9A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74E85E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1181C4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A4B61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78E33E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40F0B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6DE9847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328B84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2D754F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08712E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790139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3EFDA4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23A3D1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5EA416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5809E3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E77C2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2362C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E8E25BF" w14:textId="426B0057" w:rsidR="00E230EA" w:rsidRPr="006F361F" w:rsidRDefault="00BA1780" w:rsidP="008E3CAC">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DF8E88B" w14:textId="77777777" w:rsidR="00E230EA" w:rsidRPr="006F361F" w:rsidRDefault="00E230EA">
      <w:pPr>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rPr>
          <w:rFonts w:eastAsia="Batang" w:cs="Courier New"/>
          <w:color w:val="000000"/>
          <w:highlight w:val="white"/>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E6425" w14:textId="77777777" w:rsidR="004850BC" w:rsidRDefault="004850BC" w:rsidP="007F7788">
      <w:r>
        <w:separator/>
      </w:r>
    </w:p>
    <w:p w14:paraId="3EB48D86" w14:textId="77777777" w:rsidR="004850BC" w:rsidRDefault="004850BC"/>
    <w:p w14:paraId="2FA61C5B" w14:textId="77777777" w:rsidR="004850BC" w:rsidRDefault="004850BC" w:rsidP="002E3978"/>
  </w:endnote>
  <w:endnote w:type="continuationSeparator" w:id="0">
    <w:p w14:paraId="50B62397" w14:textId="77777777" w:rsidR="004850BC" w:rsidRDefault="004850BC" w:rsidP="007F7788">
      <w:r>
        <w:continuationSeparator/>
      </w:r>
    </w:p>
    <w:p w14:paraId="76803AFC" w14:textId="77777777" w:rsidR="004850BC" w:rsidRDefault="004850BC"/>
    <w:p w14:paraId="3063BB4D" w14:textId="77777777" w:rsidR="004850BC" w:rsidRDefault="004850BC"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4850BC">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4850BC">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B8B1F" w14:textId="77777777" w:rsidR="004850BC" w:rsidRDefault="004850BC" w:rsidP="007F7788">
      <w:r>
        <w:separator/>
      </w:r>
    </w:p>
    <w:p w14:paraId="0BB4D68B" w14:textId="77777777" w:rsidR="004850BC" w:rsidRDefault="004850BC"/>
    <w:p w14:paraId="33974167" w14:textId="77777777" w:rsidR="004850BC" w:rsidRDefault="004850BC" w:rsidP="002E3978"/>
  </w:footnote>
  <w:footnote w:type="continuationSeparator" w:id="0">
    <w:p w14:paraId="5143170C" w14:textId="77777777" w:rsidR="004850BC" w:rsidRDefault="004850BC" w:rsidP="007F7788">
      <w:r>
        <w:continuationSeparator/>
      </w:r>
    </w:p>
    <w:p w14:paraId="15D80519" w14:textId="77777777" w:rsidR="004850BC" w:rsidRDefault="004850BC"/>
    <w:p w14:paraId="1B484C7A" w14:textId="77777777" w:rsidR="004850BC" w:rsidRDefault="004850BC"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109B9"/>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324"/>
    <w:rsid w:val="000C597E"/>
    <w:rsid w:val="000C5AA4"/>
    <w:rsid w:val="000D1795"/>
    <w:rsid w:val="000D2F58"/>
    <w:rsid w:val="000D5A6C"/>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8ED"/>
    <w:rsid w:val="00115F95"/>
    <w:rsid w:val="001166AA"/>
    <w:rsid w:val="00120E1D"/>
    <w:rsid w:val="00125C7C"/>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1549"/>
    <w:rsid w:val="00163834"/>
    <w:rsid w:val="00163AB5"/>
    <w:rsid w:val="00164606"/>
    <w:rsid w:val="00164932"/>
    <w:rsid w:val="001720D3"/>
    <w:rsid w:val="00172DCC"/>
    <w:rsid w:val="001744EB"/>
    <w:rsid w:val="00174E0B"/>
    <w:rsid w:val="00174F23"/>
    <w:rsid w:val="00177162"/>
    <w:rsid w:val="00177AA0"/>
    <w:rsid w:val="0018256F"/>
    <w:rsid w:val="00183E56"/>
    <w:rsid w:val="00185EF1"/>
    <w:rsid w:val="00193D69"/>
    <w:rsid w:val="00195A27"/>
    <w:rsid w:val="001A03EB"/>
    <w:rsid w:val="001A129C"/>
    <w:rsid w:val="001A230E"/>
    <w:rsid w:val="001A7447"/>
    <w:rsid w:val="001B01AE"/>
    <w:rsid w:val="001B174D"/>
    <w:rsid w:val="001B2291"/>
    <w:rsid w:val="001B32A4"/>
    <w:rsid w:val="001B3AB4"/>
    <w:rsid w:val="001B518B"/>
    <w:rsid w:val="001B5E7D"/>
    <w:rsid w:val="001B6B44"/>
    <w:rsid w:val="001C1753"/>
    <w:rsid w:val="001C40B0"/>
    <w:rsid w:val="001D0689"/>
    <w:rsid w:val="001D523A"/>
    <w:rsid w:val="001E0698"/>
    <w:rsid w:val="001E20CB"/>
    <w:rsid w:val="001E58E4"/>
    <w:rsid w:val="001E609C"/>
    <w:rsid w:val="001F028E"/>
    <w:rsid w:val="00201B99"/>
    <w:rsid w:val="002155D4"/>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EF5"/>
    <w:rsid w:val="002C2E33"/>
    <w:rsid w:val="002C76E7"/>
    <w:rsid w:val="002D0F36"/>
    <w:rsid w:val="002D24C3"/>
    <w:rsid w:val="002D4CCA"/>
    <w:rsid w:val="002D62E6"/>
    <w:rsid w:val="002D6512"/>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19B3"/>
    <w:rsid w:val="00342FE6"/>
    <w:rsid w:val="0034322D"/>
    <w:rsid w:val="00346D5D"/>
    <w:rsid w:val="0035031B"/>
    <w:rsid w:val="003511B0"/>
    <w:rsid w:val="0035293A"/>
    <w:rsid w:val="00353C63"/>
    <w:rsid w:val="00355354"/>
    <w:rsid w:val="00355940"/>
    <w:rsid w:val="00362EC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60032"/>
    <w:rsid w:val="00463762"/>
    <w:rsid w:val="00465F82"/>
    <w:rsid w:val="00466C49"/>
    <w:rsid w:val="00466E61"/>
    <w:rsid w:val="00471D46"/>
    <w:rsid w:val="00472E1D"/>
    <w:rsid w:val="00472E3C"/>
    <w:rsid w:val="00475495"/>
    <w:rsid w:val="00481411"/>
    <w:rsid w:val="004850BC"/>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3B2A"/>
    <w:rsid w:val="004C3B57"/>
    <w:rsid w:val="004C4959"/>
    <w:rsid w:val="004C77B0"/>
    <w:rsid w:val="004D0AAB"/>
    <w:rsid w:val="004D1902"/>
    <w:rsid w:val="004D5D2C"/>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324E2"/>
    <w:rsid w:val="0053608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E79AE"/>
    <w:rsid w:val="005F0066"/>
    <w:rsid w:val="005F5BFC"/>
    <w:rsid w:val="00600402"/>
    <w:rsid w:val="006072F4"/>
    <w:rsid w:val="00610997"/>
    <w:rsid w:val="00611696"/>
    <w:rsid w:val="006120FC"/>
    <w:rsid w:val="00615E38"/>
    <w:rsid w:val="006249A1"/>
    <w:rsid w:val="0062652A"/>
    <w:rsid w:val="00633D1D"/>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701DE3"/>
    <w:rsid w:val="007020D7"/>
    <w:rsid w:val="0070327A"/>
    <w:rsid w:val="007033BB"/>
    <w:rsid w:val="0070503C"/>
    <w:rsid w:val="00705186"/>
    <w:rsid w:val="00705D86"/>
    <w:rsid w:val="0070770A"/>
    <w:rsid w:val="0071287A"/>
    <w:rsid w:val="00714F83"/>
    <w:rsid w:val="00721255"/>
    <w:rsid w:val="00721B43"/>
    <w:rsid w:val="00724CC0"/>
    <w:rsid w:val="00730C21"/>
    <w:rsid w:val="00735159"/>
    <w:rsid w:val="00736C43"/>
    <w:rsid w:val="0074148C"/>
    <w:rsid w:val="00741999"/>
    <w:rsid w:val="00743CE4"/>
    <w:rsid w:val="00753D94"/>
    <w:rsid w:val="00754404"/>
    <w:rsid w:val="00754DDA"/>
    <w:rsid w:val="0076063A"/>
    <w:rsid w:val="0076532B"/>
    <w:rsid w:val="007709D6"/>
    <w:rsid w:val="00771080"/>
    <w:rsid w:val="00771CCA"/>
    <w:rsid w:val="00776D19"/>
    <w:rsid w:val="00777814"/>
    <w:rsid w:val="0078055C"/>
    <w:rsid w:val="00780D5C"/>
    <w:rsid w:val="00782BFC"/>
    <w:rsid w:val="00784D58"/>
    <w:rsid w:val="007854CE"/>
    <w:rsid w:val="0079667A"/>
    <w:rsid w:val="00796E8F"/>
    <w:rsid w:val="007A10E8"/>
    <w:rsid w:val="007A3746"/>
    <w:rsid w:val="007A6896"/>
    <w:rsid w:val="007B05AF"/>
    <w:rsid w:val="007C1E3D"/>
    <w:rsid w:val="007C252E"/>
    <w:rsid w:val="007C431A"/>
    <w:rsid w:val="007C4C06"/>
    <w:rsid w:val="007C4E08"/>
    <w:rsid w:val="007C7941"/>
    <w:rsid w:val="007D0CD7"/>
    <w:rsid w:val="007D23DB"/>
    <w:rsid w:val="007D34B2"/>
    <w:rsid w:val="007D419C"/>
    <w:rsid w:val="007D7079"/>
    <w:rsid w:val="007D7210"/>
    <w:rsid w:val="007E1D7B"/>
    <w:rsid w:val="007E4013"/>
    <w:rsid w:val="007E4BBF"/>
    <w:rsid w:val="007E5BBA"/>
    <w:rsid w:val="007F1F18"/>
    <w:rsid w:val="007F25C9"/>
    <w:rsid w:val="007F2E21"/>
    <w:rsid w:val="007F4DE2"/>
    <w:rsid w:val="007F7788"/>
    <w:rsid w:val="00801BF7"/>
    <w:rsid w:val="008032F7"/>
    <w:rsid w:val="008065C5"/>
    <w:rsid w:val="00813CAF"/>
    <w:rsid w:val="008156CF"/>
    <w:rsid w:val="0081660F"/>
    <w:rsid w:val="00816FC4"/>
    <w:rsid w:val="00826E92"/>
    <w:rsid w:val="00827C66"/>
    <w:rsid w:val="0083140D"/>
    <w:rsid w:val="008372B1"/>
    <w:rsid w:val="008405D6"/>
    <w:rsid w:val="00841EA6"/>
    <w:rsid w:val="0084331D"/>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A2DAA"/>
    <w:rsid w:val="008B09BF"/>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15427"/>
    <w:rsid w:val="00923177"/>
    <w:rsid w:val="009239D0"/>
    <w:rsid w:val="0092716F"/>
    <w:rsid w:val="00930155"/>
    <w:rsid w:val="00930726"/>
    <w:rsid w:val="00931DA3"/>
    <w:rsid w:val="009346C0"/>
    <w:rsid w:val="00936F3E"/>
    <w:rsid w:val="00941C05"/>
    <w:rsid w:val="009430FC"/>
    <w:rsid w:val="009434C5"/>
    <w:rsid w:val="009448E8"/>
    <w:rsid w:val="00945449"/>
    <w:rsid w:val="00946620"/>
    <w:rsid w:val="00947983"/>
    <w:rsid w:val="00951D75"/>
    <w:rsid w:val="00953726"/>
    <w:rsid w:val="00962AFE"/>
    <w:rsid w:val="00963BD7"/>
    <w:rsid w:val="0098017F"/>
    <w:rsid w:val="00983413"/>
    <w:rsid w:val="00985186"/>
    <w:rsid w:val="009856E9"/>
    <w:rsid w:val="00986057"/>
    <w:rsid w:val="009867D1"/>
    <w:rsid w:val="00992F7B"/>
    <w:rsid w:val="009945AA"/>
    <w:rsid w:val="009A1E8B"/>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48AF"/>
    <w:rsid w:val="00A16209"/>
    <w:rsid w:val="00A167E6"/>
    <w:rsid w:val="00A22B6A"/>
    <w:rsid w:val="00A24AD7"/>
    <w:rsid w:val="00A27F4A"/>
    <w:rsid w:val="00A3124F"/>
    <w:rsid w:val="00A320B9"/>
    <w:rsid w:val="00A32DDE"/>
    <w:rsid w:val="00A36774"/>
    <w:rsid w:val="00A4491D"/>
    <w:rsid w:val="00A45E28"/>
    <w:rsid w:val="00A46978"/>
    <w:rsid w:val="00A477F6"/>
    <w:rsid w:val="00A532CE"/>
    <w:rsid w:val="00A56E9F"/>
    <w:rsid w:val="00A60461"/>
    <w:rsid w:val="00A60674"/>
    <w:rsid w:val="00A60916"/>
    <w:rsid w:val="00A61D35"/>
    <w:rsid w:val="00A6480C"/>
    <w:rsid w:val="00A707B6"/>
    <w:rsid w:val="00A70B24"/>
    <w:rsid w:val="00A72748"/>
    <w:rsid w:val="00A756AC"/>
    <w:rsid w:val="00A80A50"/>
    <w:rsid w:val="00A832BF"/>
    <w:rsid w:val="00A840FF"/>
    <w:rsid w:val="00A8659B"/>
    <w:rsid w:val="00A86E0A"/>
    <w:rsid w:val="00A901A6"/>
    <w:rsid w:val="00A9265E"/>
    <w:rsid w:val="00A92A38"/>
    <w:rsid w:val="00A9579D"/>
    <w:rsid w:val="00A9659B"/>
    <w:rsid w:val="00A97F15"/>
    <w:rsid w:val="00AA05F4"/>
    <w:rsid w:val="00AA4431"/>
    <w:rsid w:val="00AA6B88"/>
    <w:rsid w:val="00AB43B2"/>
    <w:rsid w:val="00AC520E"/>
    <w:rsid w:val="00AD044D"/>
    <w:rsid w:val="00AD12A0"/>
    <w:rsid w:val="00AD1365"/>
    <w:rsid w:val="00AD60C3"/>
    <w:rsid w:val="00AE1F5E"/>
    <w:rsid w:val="00AE439D"/>
    <w:rsid w:val="00AE5E4B"/>
    <w:rsid w:val="00AF101F"/>
    <w:rsid w:val="00AF39C2"/>
    <w:rsid w:val="00AF40F3"/>
    <w:rsid w:val="00B0209E"/>
    <w:rsid w:val="00B027D6"/>
    <w:rsid w:val="00B03F74"/>
    <w:rsid w:val="00B06980"/>
    <w:rsid w:val="00B079ED"/>
    <w:rsid w:val="00B110AE"/>
    <w:rsid w:val="00B134FD"/>
    <w:rsid w:val="00B16972"/>
    <w:rsid w:val="00B22131"/>
    <w:rsid w:val="00B23011"/>
    <w:rsid w:val="00B23B35"/>
    <w:rsid w:val="00B3373F"/>
    <w:rsid w:val="00B35179"/>
    <w:rsid w:val="00B403F9"/>
    <w:rsid w:val="00B46190"/>
    <w:rsid w:val="00B540B3"/>
    <w:rsid w:val="00B554BA"/>
    <w:rsid w:val="00B55EF4"/>
    <w:rsid w:val="00B565D5"/>
    <w:rsid w:val="00B57B11"/>
    <w:rsid w:val="00B6076C"/>
    <w:rsid w:val="00B66C6D"/>
    <w:rsid w:val="00B70BA0"/>
    <w:rsid w:val="00B74600"/>
    <w:rsid w:val="00B75A77"/>
    <w:rsid w:val="00B76226"/>
    <w:rsid w:val="00B7676E"/>
    <w:rsid w:val="00B771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2FB3"/>
    <w:rsid w:val="00D94E57"/>
    <w:rsid w:val="00D95558"/>
    <w:rsid w:val="00D95FBE"/>
    <w:rsid w:val="00D9766D"/>
    <w:rsid w:val="00D97C12"/>
    <w:rsid w:val="00D97FAA"/>
    <w:rsid w:val="00DA1C18"/>
    <w:rsid w:val="00DA2284"/>
    <w:rsid w:val="00DA2E9E"/>
    <w:rsid w:val="00DA4322"/>
    <w:rsid w:val="00DA5080"/>
    <w:rsid w:val="00DA6D06"/>
    <w:rsid w:val="00DB1481"/>
    <w:rsid w:val="00DB2274"/>
    <w:rsid w:val="00DB4956"/>
    <w:rsid w:val="00DB4FC8"/>
    <w:rsid w:val="00DC10F5"/>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0B2A"/>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05AF3"/>
    <w:rsid w:val="00F11036"/>
    <w:rsid w:val="00F11867"/>
    <w:rsid w:val="00F20686"/>
    <w:rsid w:val="00F209D8"/>
    <w:rsid w:val="00F23FEC"/>
    <w:rsid w:val="00F344CB"/>
    <w:rsid w:val="00F35FA0"/>
    <w:rsid w:val="00F41332"/>
    <w:rsid w:val="00F43A2C"/>
    <w:rsid w:val="00F43AA6"/>
    <w:rsid w:val="00F47923"/>
    <w:rsid w:val="00F54727"/>
    <w:rsid w:val="00F55B43"/>
    <w:rsid w:val="00F61A08"/>
    <w:rsid w:val="00F6232A"/>
    <w:rsid w:val="00F635D0"/>
    <w:rsid w:val="00F70173"/>
    <w:rsid w:val="00F70402"/>
    <w:rsid w:val="00F75752"/>
    <w:rsid w:val="00F9181F"/>
    <w:rsid w:val="00F9409F"/>
    <w:rsid w:val="00F94418"/>
    <w:rsid w:val="00F96445"/>
    <w:rsid w:val="00FA10E1"/>
    <w:rsid w:val="00FB17DE"/>
    <w:rsid w:val="00FB5C99"/>
    <w:rsid w:val="00FB62B4"/>
    <w:rsid w:val="00FB75D5"/>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F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B62B4"/>
    <w:pPr>
      <w:keepNext/>
      <w:keepLines/>
      <w:numPr>
        <w:numId w:val="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F26F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pPr>
    <w:rPr>
      <w:b/>
      <w:noProof/>
    </w:rPr>
  </w:style>
  <w:style w:type="paragraph" w:styleId="TOC2">
    <w:name w:val="toc 2"/>
    <w:basedOn w:val="Normal"/>
    <w:next w:val="Normal"/>
    <w:autoRedefine/>
    <w:uiPriority w:val="39"/>
    <w:unhideWhenUsed/>
    <w:rsid w:val="00584041"/>
    <w:pPr>
      <w:tabs>
        <w:tab w:val="right" w:leader="dot" w:pos="7939"/>
      </w:tabs>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 w:type="character" w:customStyle="1" w:styleId="katex-mathml">
    <w:name w:val="katex-mathml"/>
    <w:basedOn w:val="DefaultParagraphFont"/>
    <w:rsid w:val="00F05AF3"/>
  </w:style>
  <w:style w:type="character" w:customStyle="1" w:styleId="mord">
    <w:name w:val="mord"/>
    <w:basedOn w:val="DefaultParagraphFont"/>
    <w:rsid w:val="00F05AF3"/>
  </w:style>
  <w:style w:type="character" w:customStyle="1" w:styleId="mbin">
    <w:name w:val="mbin"/>
    <w:basedOn w:val="DefaultParagraphFont"/>
    <w:rsid w:val="00F05AF3"/>
  </w:style>
  <w:style w:type="character" w:customStyle="1" w:styleId="vlist-s">
    <w:name w:val="vlist-s"/>
    <w:basedOn w:val="DefaultParagraphFont"/>
    <w:rsid w:val="00F05AF3"/>
  </w:style>
  <w:style w:type="character" w:customStyle="1" w:styleId="mrel">
    <w:name w:val="mrel"/>
    <w:basedOn w:val="DefaultParagraphFont"/>
    <w:rsid w:val="00F05AF3"/>
  </w:style>
  <w:style w:type="character" w:customStyle="1" w:styleId="mopen">
    <w:name w:val="mopen"/>
    <w:basedOn w:val="DefaultParagraphFont"/>
    <w:rsid w:val="00F05AF3"/>
  </w:style>
  <w:style w:type="character" w:customStyle="1" w:styleId="mclose">
    <w:name w:val="mclose"/>
    <w:basedOn w:val="DefaultParagraphFont"/>
    <w:rsid w:val="00F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487">
      <w:bodyDiv w:val="1"/>
      <w:marLeft w:val="0"/>
      <w:marRight w:val="0"/>
      <w:marTop w:val="0"/>
      <w:marBottom w:val="0"/>
      <w:divBdr>
        <w:top w:val="none" w:sz="0" w:space="0" w:color="auto"/>
        <w:left w:val="none" w:sz="0" w:space="0" w:color="auto"/>
        <w:bottom w:val="none" w:sz="0" w:space="0" w:color="auto"/>
        <w:right w:val="none" w:sz="0" w:space="0" w:color="auto"/>
      </w:divBdr>
    </w:div>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906494947">
      <w:bodyDiv w:val="1"/>
      <w:marLeft w:val="0"/>
      <w:marRight w:val="0"/>
      <w:marTop w:val="0"/>
      <w:marBottom w:val="0"/>
      <w:divBdr>
        <w:top w:val="none" w:sz="0" w:space="0" w:color="auto"/>
        <w:left w:val="none" w:sz="0" w:space="0" w:color="auto"/>
        <w:bottom w:val="none" w:sz="0" w:space="0" w:color="auto"/>
        <w:right w:val="none" w:sz="0" w:space="0" w:color="auto"/>
      </w:divBdr>
      <w:divsChild>
        <w:div w:id="1943367916">
          <w:marLeft w:val="0"/>
          <w:marRight w:val="0"/>
          <w:marTop w:val="0"/>
          <w:marBottom w:val="0"/>
          <w:divBdr>
            <w:top w:val="none" w:sz="0" w:space="0" w:color="auto"/>
            <w:left w:val="none" w:sz="0" w:space="0" w:color="auto"/>
            <w:bottom w:val="none" w:sz="0" w:space="0" w:color="auto"/>
            <w:right w:val="none" w:sz="0" w:space="0" w:color="auto"/>
          </w:divBdr>
          <w:divsChild>
            <w:div w:id="1026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058943141">
      <w:bodyDiv w:val="1"/>
      <w:marLeft w:val="0"/>
      <w:marRight w:val="0"/>
      <w:marTop w:val="0"/>
      <w:marBottom w:val="0"/>
      <w:divBdr>
        <w:top w:val="none" w:sz="0" w:space="0" w:color="auto"/>
        <w:left w:val="none" w:sz="0" w:space="0" w:color="auto"/>
        <w:bottom w:val="none" w:sz="0" w:space="0" w:color="auto"/>
        <w:right w:val="none" w:sz="0" w:space="0" w:color="auto"/>
      </w:divBdr>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29515454">
      <w:bodyDiv w:val="1"/>
      <w:marLeft w:val="0"/>
      <w:marRight w:val="0"/>
      <w:marTop w:val="0"/>
      <w:marBottom w:val="0"/>
      <w:divBdr>
        <w:top w:val="none" w:sz="0" w:space="0" w:color="auto"/>
        <w:left w:val="none" w:sz="0" w:space="0" w:color="auto"/>
        <w:bottom w:val="none" w:sz="0" w:space="0" w:color="auto"/>
        <w:right w:val="none" w:sz="0" w:space="0" w:color="auto"/>
      </w:divBdr>
      <w:divsChild>
        <w:div w:id="373307171">
          <w:marLeft w:val="0"/>
          <w:marRight w:val="0"/>
          <w:marTop w:val="0"/>
          <w:marBottom w:val="0"/>
          <w:divBdr>
            <w:top w:val="none" w:sz="0" w:space="0" w:color="auto"/>
            <w:left w:val="none" w:sz="0" w:space="0" w:color="auto"/>
            <w:bottom w:val="none" w:sz="0" w:space="0" w:color="auto"/>
            <w:right w:val="none" w:sz="0" w:space="0" w:color="auto"/>
          </w:divBdr>
          <w:divsChild>
            <w:div w:id="17042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 w:id="1174733789">
      <w:bodyDiv w:val="1"/>
      <w:marLeft w:val="0"/>
      <w:marRight w:val="0"/>
      <w:marTop w:val="0"/>
      <w:marBottom w:val="0"/>
      <w:divBdr>
        <w:top w:val="none" w:sz="0" w:space="0" w:color="auto"/>
        <w:left w:val="none" w:sz="0" w:space="0" w:color="auto"/>
        <w:bottom w:val="none" w:sz="0" w:space="0" w:color="auto"/>
        <w:right w:val="none" w:sz="0" w:space="0" w:color="auto"/>
      </w:divBdr>
      <w:divsChild>
        <w:div w:id="2027322582">
          <w:marLeft w:val="0"/>
          <w:marRight w:val="0"/>
          <w:marTop w:val="0"/>
          <w:marBottom w:val="0"/>
          <w:divBdr>
            <w:top w:val="none" w:sz="0" w:space="0" w:color="auto"/>
            <w:left w:val="none" w:sz="0" w:space="0" w:color="auto"/>
            <w:bottom w:val="none" w:sz="0" w:space="0" w:color="auto"/>
            <w:right w:val="none" w:sz="0" w:space="0" w:color="auto"/>
          </w:divBdr>
          <w:divsChild>
            <w:div w:id="35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457">
      <w:bodyDiv w:val="1"/>
      <w:marLeft w:val="0"/>
      <w:marRight w:val="0"/>
      <w:marTop w:val="0"/>
      <w:marBottom w:val="0"/>
      <w:divBdr>
        <w:top w:val="none" w:sz="0" w:space="0" w:color="auto"/>
        <w:left w:val="none" w:sz="0" w:space="0" w:color="auto"/>
        <w:bottom w:val="none" w:sz="0" w:space="0" w:color="auto"/>
        <w:right w:val="none" w:sz="0" w:space="0" w:color="auto"/>
      </w:divBdr>
      <w:divsChild>
        <w:div w:id="673843299">
          <w:marLeft w:val="0"/>
          <w:marRight w:val="0"/>
          <w:marTop w:val="0"/>
          <w:marBottom w:val="0"/>
          <w:divBdr>
            <w:top w:val="none" w:sz="0" w:space="0" w:color="auto"/>
            <w:left w:val="none" w:sz="0" w:space="0" w:color="auto"/>
            <w:bottom w:val="none" w:sz="0" w:space="0" w:color="auto"/>
            <w:right w:val="none" w:sz="0" w:space="0" w:color="auto"/>
          </w:divBdr>
          <w:divsChild>
            <w:div w:id="909192330">
              <w:marLeft w:val="0"/>
              <w:marRight w:val="0"/>
              <w:marTop w:val="0"/>
              <w:marBottom w:val="0"/>
              <w:divBdr>
                <w:top w:val="none" w:sz="0" w:space="0" w:color="auto"/>
                <w:left w:val="none" w:sz="0" w:space="0" w:color="auto"/>
                <w:bottom w:val="none" w:sz="0" w:space="0" w:color="auto"/>
                <w:right w:val="none" w:sz="0" w:space="0" w:color="auto"/>
              </w:divBdr>
            </w:div>
            <w:div w:id="1006058181">
              <w:marLeft w:val="0"/>
              <w:marRight w:val="0"/>
              <w:marTop w:val="0"/>
              <w:marBottom w:val="0"/>
              <w:divBdr>
                <w:top w:val="none" w:sz="0" w:space="0" w:color="auto"/>
                <w:left w:val="none" w:sz="0" w:space="0" w:color="auto"/>
                <w:bottom w:val="none" w:sz="0" w:space="0" w:color="auto"/>
                <w:right w:val="none" w:sz="0" w:space="0" w:color="auto"/>
              </w:divBdr>
            </w:div>
            <w:div w:id="567809622">
              <w:marLeft w:val="0"/>
              <w:marRight w:val="0"/>
              <w:marTop w:val="0"/>
              <w:marBottom w:val="0"/>
              <w:divBdr>
                <w:top w:val="none" w:sz="0" w:space="0" w:color="auto"/>
                <w:left w:val="none" w:sz="0" w:space="0" w:color="auto"/>
                <w:bottom w:val="none" w:sz="0" w:space="0" w:color="auto"/>
                <w:right w:val="none" w:sz="0" w:space="0" w:color="auto"/>
              </w:divBdr>
            </w:div>
            <w:div w:id="2072540396">
              <w:marLeft w:val="0"/>
              <w:marRight w:val="0"/>
              <w:marTop w:val="0"/>
              <w:marBottom w:val="0"/>
              <w:divBdr>
                <w:top w:val="none" w:sz="0" w:space="0" w:color="auto"/>
                <w:left w:val="none" w:sz="0" w:space="0" w:color="auto"/>
                <w:bottom w:val="none" w:sz="0" w:space="0" w:color="auto"/>
                <w:right w:val="none" w:sz="0" w:space="0" w:color="auto"/>
              </w:divBdr>
            </w:div>
            <w:div w:id="484013257">
              <w:marLeft w:val="0"/>
              <w:marRight w:val="0"/>
              <w:marTop w:val="0"/>
              <w:marBottom w:val="0"/>
              <w:divBdr>
                <w:top w:val="none" w:sz="0" w:space="0" w:color="auto"/>
                <w:left w:val="none" w:sz="0" w:space="0" w:color="auto"/>
                <w:bottom w:val="none" w:sz="0" w:space="0" w:color="auto"/>
                <w:right w:val="none" w:sz="0" w:space="0" w:color="auto"/>
              </w:divBdr>
            </w:div>
            <w:div w:id="144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47143">
      <w:bodyDiv w:val="1"/>
      <w:marLeft w:val="0"/>
      <w:marRight w:val="0"/>
      <w:marTop w:val="0"/>
      <w:marBottom w:val="0"/>
      <w:divBdr>
        <w:top w:val="none" w:sz="0" w:space="0" w:color="auto"/>
        <w:left w:val="none" w:sz="0" w:space="0" w:color="auto"/>
        <w:bottom w:val="none" w:sz="0" w:space="0" w:color="auto"/>
        <w:right w:val="none" w:sz="0" w:space="0" w:color="auto"/>
      </w:divBdr>
      <w:divsChild>
        <w:div w:id="1740133861">
          <w:marLeft w:val="0"/>
          <w:marRight w:val="0"/>
          <w:marTop w:val="0"/>
          <w:marBottom w:val="0"/>
          <w:divBdr>
            <w:top w:val="none" w:sz="0" w:space="0" w:color="auto"/>
            <w:left w:val="none" w:sz="0" w:space="0" w:color="auto"/>
            <w:bottom w:val="none" w:sz="0" w:space="0" w:color="auto"/>
            <w:right w:val="none" w:sz="0" w:space="0" w:color="auto"/>
          </w:divBdr>
          <w:divsChild>
            <w:div w:id="283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8857">
      <w:bodyDiv w:val="1"/>
      <w:marLeft w:val="0"/>
      <w:marRight w:val="0"/>
      <w:marTop w:val="0"/>
      <w:marBottom w:val="0"/>
      <w:divBdr>
        <w:top w:val="none" w:sz="0" w:space="0" w:color="auto"/>
        <w:left w:val="none" w:sz="0" w:space="0" w:color="auto"/>
        <w:bottom w:val="none" w:sz="0" w:space="0" w:color="auto"/>
        <w:right w:val="none" w:sz="0" w:space="0" w:color="auto"/>
      </w:divBdr>
    </w:div>
    <w:div w:id="1800416024">
      <w:bodyDiv w:val="1"/>
      <w:marLeft w:val="0"/>
      <w:marRight w:val="0"/>
      <w:marTop w:val="0"/>
      <w:marBottom w:val="0"/>
      <w:divBdr>
        <w:top w:val="none" w:sz="0" w:space="0" w:color="auto"/>
        <w:left w:val="none" w:sz="0" w:space="0" w:color="auto"/>
        <w:bottom w:val="none" w:sz="0" w:space="0" w:color="auto"/>
        <w:right w:val="none" w:sz="0" w:space="0" w:color="auto"/>
      </w:divBdr>
    </w:div>
    <w:div w:id="1916668174">
      <w:bodyDiv w:val="1"/>
      <w:marLeft w:val="0"/>
      <w:marRight w:val="0"/>
      <w:marTop w:val="0"/>
      <w:marBottom w:val="0"/>
      <w:divBdr>
        <w:top w:val="none" w:sz="0" w:space="0" w:color="auto"/>
        <w:left w:val="none" w:sz="0" w:space="0" w:color="auto"/>
        <w:bottom w:val="none" w:sz="0" w:space="0" w:color="auto"/>
        <w:right w:val="none" w:sz="0" w:space="0" w:color="auto"/>
      </w:divBdr>
      <w:divsChild>
        <w:div w:id="684595381">
          <w:marLeft w:val="0"/>
          <w:marRight w:val="0"/>
          <w:marTop w:val="0"/>
          <w:marBottom w:val="0"/>
          <w:divBdr>
            <w:top w:val="none" w:sz="0" w:space="0" w:color="auto"/>
            <w:left w:val="none" w:sz="0" w:space="0" w:color="auto"/>
            <w:bottom w:val="none" w:sz="0" w:space="0" w:color="auto"/>
            <w:right w:val="none" w:sz="0" w:space="0" w:color="auto"/>
          </w:divBdr>
          <w:divsChild>
            <w:div w:id="1436900895">
              <w:marLeft w:val="0"/>
              <w:marRight w:val="0"/>
              <w:marTop w:val="0"/>
              <w:marBottom w:val="0"/>
              <w:divBdr>
                <w:top w:val="none" w:sz="0" w:space="0" w:color="auto"/>
                <w:left w:val="none" w:sz="0" w:space="0" w:color="auto"/>
                <w:bottom w:val="none" w:sz="0" w:space="0" w:color="auto"/>
                <w:right w:val="none" w:sz="0" w:space="0" w:color="auto"/>
              </w:divBdr>
            </w:div>
            <w:div w:id="1881673083">
              <w:marLeft w:val="0"/>
              <w:marRight w:val="0"/>
              <w:marTop w:val="0"/>
              <w:marBottom w:val="0"/>
              <w:divBdr>
                <w:top w:val="none" w:sz="0" w:space="0" w:color="auto"/>
                <w:left w:val="none" w:sz="0" w:space="0" w:color="auto"/>
                <w:bottom w:val="none" w:sz="0" w:space="0" w:color="auto"/>
                <w:right w:val="none" w:sz="0" w:space="0" w:color="auto"/>
              </w:divBdr>
            </w:div>
            <w:div w:id="749502038">
              <w:marLeft w:val="0"/>
              <w:marRight w:val="0"/>
              <w:marTop w:val="0"/>
              <w:marBottom w:val="0"/>
              <w:divBdr>
                <w:top w:val="none" w:sz="0" w:space="0" w:color="auto"/>
                <w:left w:val="none" w:sz="0" w:space="0" w:color="auto"/>
                <w:bottom w:val="none" w:sz="0" w:space="0" w:color="auto"/>
                <w:right w:val="none" w:sz="0" w:space="0" w:color="auto"/>
              </w:divBdr>
            </w:div>
            <w:div w:id="1505242305">
              <w:marLeft w:val="0"/>
              <w:marRight w:val="0"/>
              <w:marTop w:val="0"/>
              <w:marBottom w:val="0"/>
              <w:divBdr>
                <w:top w:val="none" w:sz="0" w:space="0" w:color="auto"/>
                <w:left w:val="none" w:sz="0" w:space="0" w:color="auto"/>
                <w:bottom w:val="none" w:sz="0" w:space="0" w:color="auto"/>
                <w:right w:val="none" w:sz="0" w:space="0" w:color="auto"/>
              </w:divBdr>
            </w:div>
            <w:div w:id="18115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9183">
      <w:bodyDiv w:val="1"/>
      <w:marLeft w:val="0"/>
      <w:marRight w:val="0"/>
      <w:marTop w:val="0"/>
      <w:marBottom w:val="0"/>
      <w:divBdr>
        <w:top w:val="none" w:sz="0" w:space="0" w:color="auto"/>
        <w:left w:val="none" w:sz="0" w:space="0" w:color="auto"/>
        <w:bottom w:val="none" w:sz="0" w:space="0" w:color="auto"/>
        <w:right w:val="none" w:sz="0" w:space="0" w:color="auto"/>
      </w:divBdr>
    </w:div>
    <w:div w:id="2016496259">
      <w:bodyDiv w:val="1"/>
      <w:marLeft w:val="0"/>
      <w:marRight w:val="0"/>
      <w:marTop w:val="0"/>
      <w:marBottom w:val="0"/>
      <w:divBdr>
        <w:top w:val="none" w:sz="0" w:space="0" w:color="auto"/>
        <w:left w:val="none" w:sz="0" w:space="0" w:color="auto"/>
        <w:bottom w:val="none" w:sz="0" w:space="0" w:color="auto"/>
        <w:right w:val="none" w:sz="0" w:space="0" w:color="auto"/>
      </w:divBdr>
      <w:divsChild>
        <w:div w:id="1155492047">
          <w:marLeft w:val="0"/>
          <w:marRight w:val="0"/>
          <w:marTop w:val="0"/>
          <w:marBottom w:val="0"/>
          <w:divBdr>
            <w:top w:val="none" w:sz="0" w:space="0" w:color="auto"/>
            <w:left w:val="none" w:sz="0" w:space="0" w:color="auto"/>
            <w:bottom w:val="none" w:sz="0" w:space="0" w:color="auto"/>
            <w:right w:val="none" w:sz="0" w:space="0" w:color="auto"/>
          </w:divBdr>
          <w:divsChild>
            <w:div w:id="9428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3.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png"/><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8</TotalTime>
  <Pages>59</Pages>
  <Words>14175</Words>
  <Characters>80803</Characters>
  <Application>Microsoft Office Word</Application>
  <DocSecurity>0</DocSecurity>
  <Lines>673</Lines>
  <Paragraphs>18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24</cp:revision>
  <cp:lastPrinted>2020-12-28T07:26:00Z</cp:lastPrinted>
  <dcterms:created xsi:type="dcterms:W3CDTF">2020-11-29T03:19:00Z</dcterms:created>
  <dcterms:modified xsi:type="dcterms:W3CDTF">2024-11-18T08:39:00Z</dcterms:modified>
</cp:coreProperties>
</file>